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E6E7D" w:rsidRPr="005E6E7D" w:rsidRDefault="005E6E7D" w:rsidP="006658C9">
      <w:pPr>
        <w:spacing w:line="480" w:lineRule="auto"/>
        <w:jc w:val="both"/>
      </w:pPr>
      <w:r w:rsidRPr="00FD7907">
        <w:rPr>
          <w:b/>
          <w:color w:val="333333"/>
          <w:shd w:val="clear" w:color="auto" w:fill="FFFFFF"/>
        </w:rPr>
        <w:t>Análise do perfil lipídico e dos fatores de risco associados a doenças cardiovasculare</w:t>
      </w:r>
      <w:r w:rsidR="005A74C7" w:rsidRPr="00FD7907">
        <w:rPr>
          <w:b/>
          <w:color w:val="333333"/>
          <w:shd w:val="clear" w:color="auto" w:fill="FFFFFF"/>
        </w:rPr>
        <w:t>s em acadêmicos da área da saúde</w:t>
      </w:r>
      <w:r w:rsidR="00F622DE">
        <w:rPr>
          <w:color w:val="333333"/>
          <w:shd w:val="clear" w:color="auto" w:fill="FFFFFF"/>
        </w:rPr>
        <w:t xml:space="preserve"> </w:t>
      </w:r>
    </w:p>
    <w:p w:rsidR="003D43FB" w:rsidRPr="00B16742" w:rsidRDefault="003D43FB" w:rsidP="00FD7907">
      <w:pPr>
        <w:spacing w:line="480" w:lineRule="auto"/>
      </w:pPr>
      <w:r w:rsidRPr="00FD7907">
        <w:rPr>
          <w:b/>
        </w:rPr>
        <w:t>RESUMO</w:t>
      </w:r>
      <w:r w:rsidR="00F622DE">
        <w:t xml:space="preserve"> </w:t>
      </w:r>
    </w:p>
    <w:p w:rsidR="003D43FB" w:rsidRPr="00B16742" w:rsidRDefault="003D43FB" w:rsidP="00B16742">
      <w:pPr>
        <w:autoSpaceDE w:val="0"/>
        <w:autoSpaceDN w:val="0"/>
        <w:adjustRightInd w:val="0"/>
        <w:spacing w:line="480" w:lineRule="auto"/>
        <w:jc w:val="both"/>
        <w:rPr>
          <w:rFonts w:eastAsia="Calibri"/>
          <w:lang w:eastAsia="en-US"/>
        </w:rPr>
      </w:pPr>
      <w:r w:rsidRPr="00B16742">
        <w:rPr>
          <w:rStyle w:val="null"/>
        </w:rPr>
        <w:t>As dislipidemias estão entre os principais fatores de risco para doenças cardiovasculares (DCV)</w:t>
      </w:r>
      <w:r w:rsidRPr="00B16742">
        <w:t xml:space="preserve">. O objetivo foi </w:t>
      </w:r>
      <w:r w:rsidRPr="00B16742">
        <w:rPr>
          <w:rFonts w:eastAsia="Garamond"/>
        </w:rPr>
        <w:t xml:space="preserve">avaliar o perfil lipídico e a prevalência dos fatores de risco em 149 acadêmicos </w:t>
      </w:r>
      <w:r w:rsidRPr="00B16742">
        <w:rPr>
          <w:rFonts w:eastAsia="Calibri"/>
          <w:lang w:eastAsia="en-US"/>
        </w:rPr>
        <w:t>da</w:t>
      </w:r>
      <w:r w:rsidRPr="00B16742">
        <w:rPr>
          <w:rFonts w:eastAsia="Garamond"/>
        </w:rPr>
        <w:t xml:space="preserve"> Faculdade de Ciências Médicas e da Saúde de Juiz de Fora,</w:t>
      </w:r>
      <w:r w:rsidRPr="00B16742">
        <w:rPr>
          <w:rFonts w:eastAsia="Calibri"/>
          <w:lang w:eastAsia="en-US"/>
        </w:rPr>
        <w:t xml:space="preserve"> com idade entre 18 e 35 anos</w:t>
      </w:r>
      <w:r w:rsidRPr="00B16742">
        <w:rPr>
          <w:rFonts w:eastAsia="Garamond"/>
        </w:rPr>
        <w:t xml:space="preserve">. Realizou-se uma pesquisa transversal com analise do </w:t>
      </w:r>
      <w:r w:rsidRPr="00B16742">
        <w:rPr>
          <w:rFonts w:eastAsia="Calibri"/>
          <w:lang w:eastAsia="en-US"/>
        </w:rPr>
        <w:t xml:space="preserve">perfil lipídico, hábitos de vida e dados antropométricos. Aplicou-se análise estatística, </w:t>
      </w:r>
      <w:r w:rsidRPr="00B16742">
        <w:t>através da normalidade (Kolmogorov-Smirnov), teste de Hartley, teste-t de Student e ANOVA simples. Consideramos nível de significância p&lt;0,05. O sedentarismo prevaleceu em 59 (39,6%) e tabagismo em 13 (8,7%). Em relação aos antecedentes familiares, observou-se hipertensão arterial sistêmica (HAS) em 108 (72,5%), di</w:t>
      </w:r>
      <w:r w:rsidR="00FB0F13">
        <w:t xml:space="preserve">abetes mellitus em 115 (77,2%), </w:t>
      </w:r>
      <w:r w:rsidRPr="00B16742">
        <w:t>acidente vascular encefálico em 52 (34,9%), doença arterial coronariana (DAC) em 90 (60,4%) e</w:t>
      </w:r>
      <w:r w:rsidR="00FD7907">
        <w:t xml:space="preserve"> </w:t>
      </w:r>
      <w:r w:rsidRPr="00B16742">
        <w:t>dislipidemia em 83 (55,7%). Houve semelhança entre os sexos para as variáveis, exceto na lipoproteína de alta densidade (HDL) cujo percentual de homens com níveis reduzidos foi maior que o de mulheres (p=0,006). Ao relacionar o perfil lipídico com o índice de massa corporal (IMC), nos obesos foram encontrados níveis séricos aumentados de colesterol total (CT), lipoproteína de baixa densidade (LDL), triglicérides (TG) e diminuídos de HDL, comparando-se com indivíduos com o IMC &lt;30 kg/m². Houve diferença estatística na análise dos triglicerídeos entre os grupos (p=</w:t>
      </w:r>
      <w:r w:rsidR="00FD7907" w:rsidRPr="00B16742">
        <w:t xml:space="preserve">0, </w:t>
      </w:r>
      <w:r w:rsidRPr="00B16742">
        <w:t xml:space="preserve">032). </w:t>
      </w:r>
      <w:r w:rsidRPr="00B16742">
        <w:rPr>
          <w:rStyle w:val="null"/>
        </w:rPr>
        <w:t>Observou-se que a maioria dos estudantes apresentou valores desejáveis para o perfil lipídico, porém diversos fatores de risco foram destacados como sedentarismo, tabagismo, ingestão de bebida alcoólica, história familiar de DAC, DM, AVE e dislipidemias.</w:t>
      </w:r>
    </w:p>
    <w:p w:rsidR="00842641" w:rsidRDefault="008C4FAC" w:rsidP="00FD7907">
      <w:pPr>
        <w:autoSpaceDE w:val="0"/>
        <w:autoSpaceDN w:val="0"/>
        <w:adjustRightInd w:val="0"/>
        <w:spacing w:line="480" w:lineRule="auto"/>
        <w:jc w:val="both"/>
        <w:rPr>
          <w:rFonts w:eastAsia="Calibri"/>
          <w:lang w:eastAsia="en-US"/>
        </w:rPr>
      </w:pPr>
      <w:r w:rsidRPr="00B16742">
        <w:rPr>
          <w:rFonts w:eastAsia="Calibri"/>
          <w:lang w:eastAsia="en-US"/>
        </w:rPr>
        <w:t xml:space="preserve">Palavras-chave: </w:t>
      </w:r>
      <w:r w:rsidR="00C332D4" w:rsidRPr="00B16742">
        <w:rPr>
          <w:rFonts w:eastAsia="Calibri"/>
          <w:lang w:eastAsia="en-US"/>
        </w:rPr>
        <w:t xml:space="preserve">Dislipidemias. Doenças cardiovasculares. </w:t>
      </w:r>
      <w:r w:rsidR="00C332D4" w:rsidRPr="00FD7907">
        <w:rPr>
          <w:rFonts w:eastAsia="Calibri"/>
          <w:lang w:eastAsia="en-US"/>
        </w:rPr>
        <w:t>Estudantes.</w:t>
      </w:r>
      <w:r w:rsidR="00495462" w:rsidRPr="00FD7907">
        <w:rPr>
          <w:rFonts w:eastAsia="Calibri"/>
          <w:lang w:eastAsia="en-US"/>
        </w:rPr>
        <w:t xml:space="preserve"> Escolas Médicas. </w:t>
      </w:r>
    </w:p>
    <w:p w:rsidR="00FD7907" w:rsidRPr="00FD7907" w:rsidRDefault="00FD7907" w:rsidP="00FD7907">
      <w:pPr>
        <w:autoSpaceDE w:val="0"/>
        <w:autoSpaceDN w:val="0"/>
        <w:adjustRightInd w:val="0"/>
        <w:spacing w:line="480" w:lineRule="auto"/>
        <w:jc w:val="both"/>
        <w:rPr>
          <w:rFonts w:eastAsia="Calibri"/>
          <w:lang w:eastAsia="en-US"/>
        </w:rPr>
      </w:pPr>
    </w:p>
    <w:p w:rsidR="00FD7907" w:rsidRDefault="00FD7907" w:rsidP="00FD7907">
      <w:pPr>
        <w:spacing w:line="480" w:lineRule="auto"/>
        <w:jc w:val="center"/>
      </w:pPr>
    </w:p>
    <w:p w:rsidR="00FD7907" w:rsidRPr="00FD7907" w:rsidRDefault="00FD7907" w:rsidP="00FD7907">
      <w:pPr>
        <w:spacing w:line="480" w:lineRule="auto"/>
        <w:rPr>
          <w:b/>
        </w:rPr>
      </w:pPr>
      <w:r w:rsidRPr="00FD7907">
        <w:rPr>
          <w:b/>
        </w:rPr>
        <w:lastRenderedPageBreak/>
        <w:t xml:space="preserve">1- </w:t>
      </w:r>
      <w:r w:rsidR="003D43FB" w:rsidRPr="00FD7907">
        <w:rPr>
          <w:b/>
        </w:rPr>
        <w:t>INTRODUÇÃO</w:t>
      </w:r>
      <w:r w:rsidR="00F622DE" w:rsidRPr="00FD7907">
        <w:rPr>
          <w:b/>
        </w:rPr>
        <w:t xml:space="preserve"> </w:t>
      </w:r>
    </w:p>
    <w:p w:rsidR="003D43FB" w:rsidRPr="00B16742" w:rsidRDefault="003D43FB" w:rsidP="00842641">
      <w:pPr>
        <w:autoSpaceDE w:val="0"/>
        <w:autoSpaceDN w:val="0"/>
        <w:adjustRightInd w:val="0"/>
        <w:spacing w:line="480" w:lineRule="auto"/>
        <w:ind w:firstLine="851"/>
        <w:jc w:val="both"/>
        <w:rPr>
          <w:rStyle w:val="null"/>
        </w:rPr>
      </w:pPr>
      <w:r w:rsidRPr="00B16742">
        <w:rPr>
          <w:rFonts w:eastAsia="Calibri"/>
        </w:rPr>
        <w:t xml:space="preserve"> O perfil lipídico é avaliado laboratorialmente por meio de determinações séricas e está intimamente relacionado com o metabolismo das lipoproteínas, as quais são estruturas complexas compostas de colesterol, fosfolípides e triglicérides associados à apolipoproteínas</w:t>
      </w:r>
      <w:r w:rsidR="00FB0F13">
        <w:rPr>
          <w:rFonts w:eastAsia="Calibri"/>
        </w:rPr>
        <w:t xml:space="preserve"> </w:t>
      </w:r>
      <w:r w:rsidR="00841E94" w:rsidRPr="00B16742">
        <w:rPr>
          <w:rFonts w:eastAsia="Calibri"/>
        </w:rPr>
        <w:fldChar w:fldCharType="begin"/>
      </w:r>
      <w:r w:rsidRPr="00B16742">
        <w:rPr>
          <w:rFonts w:eastAsia="Calibri"/>
        </w:rPr>
        <w:instrText xml:space="preserve"> ADDIN EN.CITE &lt;EndNote&gt;&lt;Cite&gt;&lt;Author&gt;Naoum&lt;/Author&gt;&lt;Year&gt;2005&lt;/Year&gt;&lt;RecNum&gt;1302&lt;/RecNum&gt;&lt;record&gt;&lt;rec-number&gt;1302&lt;/rec-number&gt;&lt;foreign-keys&gt;&lt;key app="EN" db-id="9d0xs0fxlaw5a5ex0wpvrsvh5z2adw90ftfs"&gt;1302&lt;/key&gt;&lt;/foreign-keys&gt;&lt;ref-type name="Journal Article"&gt;17&lt;/ref-type&gt;&lt;contributors&gt;&lt;authors&gt;&lt;author&gt;Naoum, FlÃ¡vio A.&lt;/author&gt;&lt;/authors&gt;&lt;/contributors&gt;&lt;titles&gt;&lt;title&gt;Alterações do perfil lipídico nas anemias&lt;/title&gt;&lt;secondary-title&gt;Revista Brasileira de Hematologia e Hemoterapia&lt;/secondary-title&gt;&lt;/titles&gt;&lt;periodical&gt;&lt;full-title&gt;Revista Brasileira de Hematologia e Hemoterapia&lt;/full-title&gt;&lt;/periodical&gt;&lt;pages&gt;223-226&lt;/pages&gt;&lt;volume&gt;27&lt;/volume&gt;&lt;dates&gt;&lt;year&gt;2005&lt;/year&gt;&lt;/dates&gt;&lt;isbn&gt;1516-8484&lt;/isbn&gt;&lt;urls&gt;&lt;related-urls&gt;&lt;url&gt;http://www.scielo.br/scielo.php?script=sci_arttext&amp;amp;pid=S1516-84842005000300018&amp;amp;nrm=iso&lt;/url&gt;&lt;/related-urls&gt;&lt;/urls&gt;&lt;/record&gt;&lt;/Cite&gt;&lt;/EndNote&gt;</w:instrText>
      </w:r>
      <w:r w:rsidR="00841E94" w:rsidRPr="00B16742">
        <w:rPr>
          <w:rFonts w:eastAsia="Calibri"/>
        </w:rPr>
        <w:fldChar w:fldCharType="separate"/>
      </w:r>
      <w:r w:rsidRPr="00B16742">
        <w:rPr>
          <w:rFonts w:eastAsia="Calibri"/>
        </w:rPr>
        <w:t>(</w:t>
      </w:r>
      <w:r w:rsidR="00FB0F13" w:rsidRPr="00B16742">
        <w:rPr>
          <w:rFonts w:eastAsia="Calibri"/>
        </w:rPr>
        <w:t>NAOUM, 2005)</w:t>
      </w:r>
      <w:r w:rsidR="00841E94" w:rsidRPr="00B16742">
        <w:rPr>
          <w:rFonts w:eastAsia="Calibri"/>
        </w:rPr>
        <w:fldChar w:fldCharType="end"/>
      </w:r>
      <w:r w:rsidRPr="00B16742">
        <w:rPr>
          <w:rFonts w:eastAsia="Calibri"/>
        </w:rPr>
        <w:t xml:space="preserve"> O perfil lipêmico envolve </w:t>
      </w:r>
      <w:r w:rsidRPr="00B16742">
        <w:rPr>
          <w:rStyle w:val="null"/>
        </w:rPr>
        <w:t>determinações bioquímicas do colesterol total (CT), lipoproteína de alta densidade (HDL), lipoproteína de baixa densidade (LDL) e triglicérides (TG) após jejum de 12 a 14 horas</w:t>
      </w:r>
      <w:r w:rsidR="00EC3E76">
        <w:rPr>
          <w:rStyle w:val="null"/>
        </w:rPr>
        <w:t xml:space="preserve"> </w:t>
      </w:r>
      <w:r w:rsidR="00841E94" w:rsidRPr="00B16742">
        <w:rPr>
          <w:rStyle w:val="null"/>
        </w:rPr>
        <w:fldChar w:fldCharType="begin"/>
      </w:r>
      <w:r w:rsidRPr="00B16742">
        <w:rPr>
          <w:rStyle w:val="null"/>
        </w:rPr>
        <w:instrText xml:space="preserve"> ADDIN EN.CITE &lt;EndNote&gt;&lt;Cite&gt;&lt;Author&gt;Gonçalves&lt;/Author&gt;&lt;RecNum&gt;1304&lt;/RecNum&gt;&lt;record&gt;&lt;rec-number&gt;1304&lt;/rec-number&gt;&lt;foreign-keys&gt;&lt;key app="EN" db-id="9d0xs0fxlaw5a5ex0wpvrsvh5z2adw90ftfs"&gt;1304&lt;/key&gt;&lt;/foreign-keys&gt;&lt;ref-type name="Journal Article"&gt;17&lt;/ref-type&gt;&lt;contributors&gt;&lt;authors&gt;&lt;author&gt;Gonçalves, Vivian Siqueira S.&lt;/author&gt;&lt;author&gt;Chaves, Otaviana Cardoso&lt;/author&gt;&lt;author&gt;Ribeiro, Sônia Machado R.&lt;/author&gt;&lt;author&gt;Sant&amp;apos;ana, Luciana Ferreira R.&lt;/author&gt;&lt;author&gt;Franceschini, Sylvia do Carmo C.&lt;/author&gt;&lt;author&gt;Priore, Silvia Eloiza&lt;/author&gt;&lt;/authors&gt;&lt;/contributors&gt;&lt;titles&gt;&lt;title&gt;Disponibilidade domiciliar de lipídeos para consumo e sua relação o com os lipídeos séricos de adolescentes&lt;/title&gt;&lt;secondary-title&gt;Revista Paulista de Pediatria&lt;/secondary-title&gt;&lt;/titles&gt;&lt;periodical&gt;&lt;full-title&gt;Revista Paulista de Pediatria&lt;/full-title&gt;&lt;/periodical&gt;&lt;pages&gt;229-236&lt;/pages&gt;&lt;volume&gt;30&lt;/volume&gt;&lt;dates&gt;&lt;/dates&gt;&lt;isbn&gt;0103-0582&lt;/isbn&gt;&lt;urls&gt;&lt;related-urls&gt;&lt;url&gt;http://www.scielo.br/scielo.php?script=sci_arttext&amp;amp;pid=S0103-05822012000200012&amp;amp;nrm=iso&lt;/url&gt;&lt;/related-urls&gt;&lt;/urls&gt;&lt;/record&gt;&lt;/Cite&gt;&lt;/EndNote&gt;</w:instrText>
      </w:r>
      <w:r w:rsidR="00841E94" w:rsidRPr="00B16742">
        <w:rPr>
          <w:rStyle w:val="null"/>
        </w:rPr>
        <w:fldChar w:fldCharType="separate"/>
      </w:r>
      <w:r w:rsidR="00EC3E76">
        <w:rPr>
          <w:rStyle w:val="null"/>
        </w:rPr>
        <w:t>(GONÇALVES et al.,</w:t>
      </w:r>
      <w:r w:rsidRPr="00B16742">
        <w:rPr>
          <w:rStyle w:val="null"/>
        </w:rPr>
        <w:t xml:space="preserve"> 2012)</w:t>
      </w:r>
      <w:r w:rsidR="00841E94" w:rsidRPr="00B16742">
        <w:rPr>
          <w:rStyle w:val="null"/>
        </w:rPr>
        <w:fldChar w:fldCharType="end"/>
      </w:r>
      <w:r w:rsidRPr="00F622DE">
        <w:rPr>
          <w:rStyle w:val="null"/>
        </w:rPr>
        <w:t>.</w:t>
      </w:r>
      <w:r w:rsidRPr="00B16742">
        <w:rPr>
          <w:rStyle w:val="null"/>
        </w:rPr>
        <w:t xml:space="preserve"> As dislipidemias que se caracterizam por aumento dos níveis séricos de CT e do LDL e diminuição de HDL estão entre os principais fatores de risco para o desenvolvimento das doenças cardiovasculares, as quais correspondem a 24,9% das causas de óbito no Brasil (</w:t>
      </w:r>
      <w:r w:rsidR="004D0AA3">
        <w:rPr>
          <w:rStyle w:val="null"/>
        </w:rPr>
        <w:t>DURO et al.</w:t>
      </w:r>
      <w:r w:rsidR="004D0AA3" w:rsidRPr="00B16742">
        <w:rPr>
          <w:rStyle w:val="null"/>
        </w:rPr>
        <w:t>, 2008</w:t>
      </w:r>
      <w:r w:rsidR="004D0AA3">
        <w:rPr>
          <w:rStyle w:val="null"/>
        </w:rPr>
        <w:t xml:space="preserve">; </w:t>
      </w:r>
      <w:r w:rsidR="00F27D78" w:rsidRPr="00B16742">
        <w:t>NASCIMENTO</w:t>
      </w:r>
      <w:r w:rsidR="00F27D78" w:rsidRPr="00B16742">
        <w:rPr>
          <w:rStyle w:val="null"/>
        </w:rPr>
        <w:t>;</w:t>
      </w:r>
      <w:r w:rsidR="002543C4">
        <w:rPr>
          <w:rStyle w:val="null"/>
        </w:rPr>
        <w:t xml:space="preserve"> </w:t>
      </w:r>
      <w:r w:rsidR="00EC3E76" w:rsidRPr="00B16742">
        <w:t>GLANER</w:t>
      </w:r>
      <w:r w:rsidR="00EC3E76">
        <w:t>;</w:t>
      </w:r>
      <w:r w:rsidR="002543C4">
        <w:t xml:space="preserve"> </w:t>
      </w:r>
      <w:r w:rsidRPr="00B16742">
        <w:t>NÓBREGA</w:t>
      </w:r>
      <w:r w:rsidRPr="00B16742">
        <w:rPr>
          <w:rStyle w:val="null"/>
        </w:rPr>
        <w:t>, 2012</w:t>
      </w:r>
      <w:r w:rsidR="004D0AA3">
        <w:rPr>
          <w:rStyle w:val="null"/>
        </w:rPr>
        <w:t>)</w:t>
      </w:r>
      <w:r w:rsidR="00841E94" w:rsidRPr="00B16742">
        <w:rPr>
          <w:rStyle w:val="null"/>
        </w:rPr>
        <w:fldChar w:fldCharType="begin"/>
      </w:r>
      <w:r w:rsidRPr="00B16742">
        <w:rPr>
          <w:rStyle w:val="null"/>
        </w:rPr>
        <w:instrText xml:space="preserve"> ADDIN EN.CITE &lt;EndNote&gt;&lt;Cite&gt;&lt;Author&gt;Duro&lt;/Author&gt;&lt;Year&gt;2008&lt;/Year&gt;&lt;RecNum&gt;1307&lt;/RecNum&gt;&lt;record&gt;&lt;rec-number&gt;1307&lt;/rec-number&gt;&lt;foreign-keys&gt;&lt;key app="EN" db-id="9d0xs0fxlaw5a5ex0wpvrsvh5z2adw90ftfs"&gt;1307&lt;/key&gt;&lt;/foreign-keys&gt;&lt;ref-type name="Journal Article"&gt;17&lt;/ref-type&gt;&lt;contributors&gt;&lt;authors&gt;&lt;author&gt;Duro, Luciano N.&lt;/author&gt;&lt;author&gt;Assunção, Maria Cecília&lt;/author&gt;&lt;author&gt;Costa, Juvenal Soares Dias da&lt;/author&gt;&lt;author&gt;Santos, Inês.&lt;/author&gt;&lt;/authors&gt;&lt;/contributors&gt;&lt;titles&gt;&lt;title&gt;Desempenho da solicitação do perfil lipídico entre os setores público e privado&lt;/title&gt;&lt;secondary-title&gt;Revista de SaÃºde PÃºblica&lt;/secondary-title&gt;&lt;/titles&gt;&lt;periodical&gt;&lt;full-title&gt;Revista de SaÃºde PÃºblica&lt;/full-title&gt;&lt;/periodical&gt;&lt;pages&gt;82-88&lt;/pages&gt;&lt;volume&gt;42&lt;/volume&gt;&lt;dates&gt;&lt;year&gt;2008&lt;/year&gt;&lt;/dates&gt;&lt;isbn&gt;0034-8910&lt;/isbn&gt;&lt;urls&gt;&lt;related-urls&gt;&lt;url&gt;http://www.scielo.br/scielo.php?script=sci_arttext&amp;amp;pid=S0034-89102008000100011&amp;amp;nrm=iso&lt;/url&gt;&lt;/related-urls&gt;&lt;/urls&gt;&lt;/record&gt;&lt;/Cite&gt;&lt;/EndNote&gt;</w:instrText>
      </w:r>
      <w:r w:rsidR="00841E94" w:rsidRPr="00B16742">
        <w:rPr>
          <w:rStyle w:val="null"/>
        </w:rPr>
        <w:fldChar w:fldCharType="end"/>
      </w:r>
      <w:r w:rsidR="00EC3E76">
        <w:rPr>
          <w:rStyle w:val="null"/>
        </w:rPr>
        <w:t xml:space="preserve">. </w:t>
      </w:r>
    </w:p>
    <w:p w:rsidR="003D43FB" w:rsidRPr="00B16742" w:rsidRDefault="003D43FB" w:rsidP="00842641">
      <w:pPr>
        <w:autoSpaceDE w:val="0"/>
        <w:autoSpaceDN w:val="0"/>
        <w:adjustRightInd w:val="0"/>
        <w:spacing w:line="480" w:lineRule="auto"/>
        <w:ind w:firstLine="851"/>
        <w:jc w:val="both"/>
        <w:rPr>
          <w:rFonts w:eastAsia="Calibri"/>
        </w:rPr>
      </w:pPr>
      <w:r w:rsidRPr="00B16742">
        <w:rPr>
          <w:rFonts w:eastAsia="Calibri"/>
        </w:rPr>
        <w:t>Estudos randomizados demonstraram que a diminuição dos níveis do CT e do LDL está associada a uma menor incidência de infarto agudo do miocárdio e acidente vascular encefálico. Destaca-se que a utilização de estatinas vem se tornando mandatória em pacientes com elevado risco para o desenvolvimento de aterosclerose</w:t>
      </w:r>
      <w:r w:rsidR="00EC3E76">
        <w:t xml:space="preserve"> (SIQUEIRA</w:t>
      </w:r>
      <w:r w:rsidR="00A70155">
        <w:t>; PITITTO; FERREIRA</w:t>
      </w:r>
      <w:r w:rsidR="00EC3E76">
        <w:t xml:space="preserve">, </w:t>
      </w:r>
      <w:r w:rsidR="00FB0F13" w:rsidRPr="00B16742">
        <w:t>2007</w:t>
      </w:r>
      <w:r w:rsidRPr="00B16742">
        <w:rPr>
          <w:rFonts w:eastAsia="Calibri"/>
        </w:rPr>
        <w:t>)</w:t>
      </w:r>
      <w:r w:rsidR="00592F15">
        <w:rPr>
          <w:rFonts w:eastAsia="Calibri"/>
        </w:rPr>
        <w:t>.</w:t>
      </w:r>
    </w:p>
    <w:p w:rsidR="003D43FB" w:rsidRPr="00B16742" w:rsidRDefault="003D43FB" w:rsidP="00842641">
      <w:pPr>
        <w:spacing w:line="480" w:lineRule="auto"/>
        <w:ind w:firstLine="851"/>
        <w:jc w:val="both"/>
      </w:pPr>
      <w:r w:rsidRPr="00B16742">
        <w:rPr>
          <w:rStyle w:val="null"/>
        </w:rPr>
        <w:t>Constatou-se que adultos jovens universitários possuem diversos fatores preditores para incidência de doenças cardiovasculares, como as do aparelho circulatório e para mortalidade em idade avançada. Assim, torna-se necessário a vigilância dessa população</w:t>
      </w:r>
      <w:r w:rsidR="00FB0F13">
        <w:rPr>
          <w:rStyle w:val="null"/>
        </w:rPr>
        <w:t xml:space="preserve"> </w:t>
      </w:r>
      <w:r w:rsidRPr="00B16742">
        <w:rPr>
          <w:rStyle w:val="null"/>
        </w:rPr>
        <w:t>(</w:t>
      </w:r>
      <w:r w:rsidR="00EC3E76">
        <w:t>SHAWAR et al.</w:t>
      </w:r>
      <w:r w:rsidRPr="00B16742">
        <w:t>, 2012)</w:t>
      </w:r>
      <w:r w:rsidR="00EC3E76">
        <w:rPr>
          <w:rStyle w:val="null"/>
        </w:rPr>
        <w:t xml:space="preserve">. </w:t>
      </w:r>
      <w:r w:rsidRPr="00B16742">
        <w:t>As dislipidemias podem ter repercussão sobre o território vascular ou não, além de apresentar manifestações clínicas diversas, porem alguns fatores de risco já foram elucidados no que se refere à variação do perfil lipídico, dos quais pode-se citar dieta, sedentarismo e tabagismo</w:t>
      </w:r>
      <w:r w:rsidR="00FB0F13">
        <w:t xml:space="preserve"> </w:t>
      </w:r>
      <w:r w:rsidR="00EC3E76">
        <w:t>(COELHO et al.,</w:t>
      </w:r>
      <w:r w:rsidRPr="00B16742">
        <w:t xml:space="preserve"> 2005)</w:t>
      </w:r>
      <w:r w:rsidR="00EC3E76">
        <w:rPr>
          <w:rStyle w:val="null"/>
        </w:rPr>
        <w:t xml:space="preserve">. </w:t>
      </w:r>
      <w:r w:rsidRPr="00B16742">
        <w:t xml:space="preserve">Os jovens possuem consideráveis instabilidades psicossociais, e o ingresso na vida universitária leva a novas relações sociais e a </w:t>
      </w:r>
      <w:r w:rsidRPr="00B16742">
        <w:lastRenderedPageBreak/>
        <w:t>novos comportamentos, tornando-os vulneráveis às situações de risco à saúde</w:t>
      </w:r>
      <w:r w:rsidR="00E33A90">
        <w:t xml:space="preserve"> </w:t>
      </w:r>
      <w:r w:rsidR="00841E94" w:rsidRPr="00B16742">
        <w:fldChar w:fldCharType="begin"/>
      </w:r>
      <w:r w:rsidRPr="00B16742">
        <w:instrText xml:space="preserve"> ADDIN EN.CITE &lt;EndNote&gt;&lt;Cite&gt;&lt;Author&gt;Madureira&lt;/Author&gt;&lt;Year&gt;2009&lt;/Year&gt;&lt;RecNum&gt;1294&lt;/RecNum&gt;&lt;record&gt;&lt;rec-number&gt;1294&lt;/rec-number&gt;&lt;foreign-keys&gt;&lt;key app="EN" db-id="9d0xs0fxlaw5a5ex0wpvrsvh5z2adw90ftfs"&gt;1294&lt;/key&gt;&lt;/foreign-keys&gt;&lt;ref-type name="Journal Article"&gt;17&lt;/ref-type&gt;&lt;contributors&gt;&lt;authors&gt;&lt;author&gt;Madureira, Alberto Saturno&lt;/author&gt;&lt;author&gt;Corseuil, Herton Xavier&lt;/author&gt;&lt;author&gt;Pelegrini, Andreia&lt;/author&gt;&lt;author&gt;Petroski, Edio Luiz&lt;/author&gt;&lt;/authors&gt;&lt;/contributors&gt;&lt;titles&gt;&lt;title&gt;Associações entre estágios e mudança de comportamento relacionados á atividade física e estado nutricional em universitários&lt;/title&gt;&lt;secondary-title&gt;Cadernos de Saúde Pública&lt;/secondary-title&gt;&lt;/titles&gt;&lt;periodical&gt;&lt;full-title&gt;Cadernos de Saúde Pública&lt;/full-title&gt;&lt;/periodical&gt;&lt;pages&gt;2139-2146&lt;/pages&gt;&lt;volume&gt;25&lt;/volume&gt;&lt;dates&gt;&lt;year&gt;2009&lt;/year&gt;&lt;/dates&gt;&lt;isbn&gt;0102-311X&lt;/isbn&gt;&lt;urls&gt;&lt;related-urls&gt;&lt;url&gt;http://www.scielo.br/scielo.php?script=sci_arttext&amp;amp;pid=S0102-311X2009001000005&amp;amp;nrm=iso&lt;/url&gt;&lt;/related-urls&gt;&lt;/urls&gt;&lt;/record&gt;&lt;/Cite&gt;&lt;/EndNote&gt;</w:instrText>
      </w:r>
      <w:r w:rsidR="00841E94" w:rsidRPr="00B16742">
        <w:fldChar w:fldCharType="separate"/>
      </w:r>
      <w:r w:rsidR="00EC3E76">
        <w:t>(MADUREIRA et al.</w:t>
      </w:r>
      <w:r w:rsidRPr="00B16742">
        <w:t>, 2009)</w:t>
      </w:r>
      <w:r w:rsidR="00841E94" w:rsidRPr="00B16742">
        <w:fldChar w:fldCharType="end"/>
      </w:r>
      <w:r w:rsidR="00EC3E76">
        <w:t>.</w:t>
      </w:r>
    </w:p>
    <w:p w:rsidR="003D43FB" w:rsidRPr="00B16742" w:rsidRDefault="003D43FB" w:rsidP="00842641">
      <w:pPr>
        <w:spacing w:line="480" w:lineRule="auto"/>
        <w:ind w:firstLine="851"/>
        <w:jc w:val="both"/>
      </w:pPr>
      <w:r w:rsidRPr="00B16742">
        <w:rPr>
          <w:rStyle w:val="null"/>
        </w:rPr>
        <w:t>Nos Estados Unidos, 33,6 milhões de adultos, com 20 anos ou mais, possuem níveis sé</w:t>
      </w:r>
      <w:r w:rsidR="00217821">
        <w:rPr>
          <w:rStyle w:val="null"/>
        </w:rPr>
        <w:t>ricos de colesterol de 240 mg/dl</w:t>
      </w:r>
      <w:r w:rsidRPr="00B16742">
        <w:rPr>
          <w:rStyle w:val="null"/>
        </w:rPr>
        <w:t xml:space="preserve"> ou mais, representando 15% da população norte-americana</w:t>
      </w:r>
      <w:r w:rsidR="004F6F73">
        <w:rPr>
          <w:rStyle w:val="null"/>
        </w:rPr>
        <w:t xml:space="preserve"> </w:t>
      </w:r>
      <w:r w:rsidR="00E46365">
        <w:rPr>
          <w:rStyle w:val="null"/>
        </w:rPr>
        <w:t xml:space="preserve"> </w:t>
      </w:r>
      <w:r w:rsidR="00841E94" w:rsidRPr="00B16742">
        <w:rPr>
          <w:rStyle w:val="null"/>
        </w:rPr>
        <w:fldChar w:fldCharType="begin"/>
      </w:r>
      <w:r w:rsidR="00E46365" w:rsidRPr="00B16742">
        <w:rPr>
          <w:rStyle w:val="null"/>
        </w:rPr>
        <w:instrText xml:space="preserve"> ADDIN EN.CITE &lt;EndNote&gt;&lt;Cite&gt;&lt;Author&gt;Gonçalves&lt;/Author&gt;&lt;RecNum&gt;1304&lt;/RecNum&gt;&lt;record&gt;&lt;rec-number&gt;1304&lt;/rec-number&gt;&lt;foreign-keys&gt;&lt;key app="EN" db-id="9d0xs0fxlaw5a5ex0wpvrsvh5z2adw90ftfs"&gt;1304&lt;/key&gt;&lt;/foreign-keys&gt;&lt;ref-type name="Journal Article"&gt;17&lt;/ref-type&gt;&lt;contributors&gt;&lt;authors&gt;&lt;author&gt;Gonçalves, Vivian Siqueira S.&lt;/author&gt;&lt;author&gt;Chaves, Otaviana Cardoso&lt;/author&gt;&lt;author&gt;Ribeiro, Sônia Machado R.&lt;/author&gt;&lt;author&gt;Sant&amp;apos;ana, Luciana Ferreira R.&lt;/author&gt;&lt;author&gt;Franceschini, Sylvia do Carmo C.&lt;/author&gt;&lt;author&gt;Priore, Silvia Eloiza&lt;/author&gt;&lt;/authors&gt;&lt;/contributors&gt;&lt;titles&gt;&lt;title&gt;Disponibilidade domiciliar de lipídeos para consumo e sua relação o com os lipídeos séricos de adolescentes&lt;/title&gt;&lt;secondary-title&gt;Revista Paulista de Pediatria&lt;/secondary-title&gt;&lt;/titles&gt;&lt;periodical&gt;&lt;full-title&gt;Revista Paulista de Pediatria&lt;/full-title&gt;&lt;/periodical&gt;&lt;pages&gt;229-236&lt;/pages&gt;&lt;volume&gt;30&lt;/volume&gt;&lt;dates&gt;&lt;/dates&gt;&lt;isbn&gt;0103-0582&lt;/isbn&gt;&lt;urls&gt;&lt;related-urls&gt;&lt;url&gt;http://www.scielo.br/scielo.php?script=sci_arttext&amp;amp;pid=S0103-05822012000200012&amp;amp;nrm=iso&lt;/url&gt;&lt;/related-urls&gt;&lt;/urls&gt;&lt;/record&gt;&lt;/Cite&gt;&lt;/EndNote&gt;</w:instrText>
      </w:r>
      <w:r w:rsidR="00841E94" w:rsidRPr="00B16742">
        <w:rPr>
          <w:rStyle w:val="null"/>
        </w:rPr>
        <w:fldChar w:fldCharType="separate"/>
      </w:r>
      <w:r w:rsidR="00E46365">
        <w:rPr>
          <w:rStyle w:val="null"/>
        </w:rPr>
        <w:t>(JELLINGER et al.,</w:t>
      </w:r>
      <w:r w:rsidR="00E46365" w:rsidRPr="00B16742">
        <w:rPr>
          <w:rStyle w:val="null"/>
        </w:rPr>
        <w:t xml:space="preserve"> 2012)</w:t>
      </w:r>
      <w:r w:rsidR="00841E94" w:rsidRPr="00B16742">
        <w:rPr>
          <w:rStyle w:val="null"/>
        </w:rPr>
        <w:fldChar w:fldCharType="end"/>
      </w:r>
      <w:r w:rsidR="00E46365">
        <w:rPr>
          <w:rStyle w:val="null"/>
        </w:rPr>
        <w:t xml:space="preserve">. </w:t>
      </w:r>
      <w:r w:rsidRPr="00B16742">
        <w:rPr>
          <w:rStyle w:val="null"/>
        </w:rPr>
        <w:t>Na população brasileira, pode-se observar alta taxa de dislipidemia, com prevalência de 16,5% entre adultos, sendo um importante problema de saúde pública</w:t>
      </w:r>
      <w:r w:rsidR="00842641">
        <w:rPr>
          <w:rStyle w:val="null"/>
        </w:rPr>
        <w:t xml:space="preserve"> </w:t>
      </w:r>
      <w:r w:rsidRPr="00B16742">
        <w:rPr>
          <w:rStyle w:val="null"/>
        </w:rPr>
        <w:t>(</w:t>
      </w:r>
      <w:r w:rsidR="00592F15">
        <w:t>FERNANDES et al.</w:t>
      </w:r>
      <w:r w:rsidRPr="00B16742">
        <w:t>, 2011)</w:t>
      </w:r>
      <w:r w:rsidR="00592F15">
        <w:rPr>
          <w:rStyle w:val="null"/>
        </w:rPr>
        <w:t>.</w:t>
      </w:r>
    </w:p>
    <w:p w:rsidR="003D43FB" w:rsidRPr="00B16742" w:rsidRDefault="003D43FB" w:rsidP="00842641">
      <w:pPr>
        <w:spacing w:line="480" w:lineRule="auto"/>
        <w:ind w:firstLine="851"/>
        <w:jc w:val="both"/>
      </w:pPr>
      <w:r w:rsidRPr="00B16742">
        <w:rPr>
          <w:rFonts w:eastAsia="Calibri"/>
        </w:rPr>
        <w:t xml:space="preserve">No Brasil, são escassos os estudos que analisam o perfil lipídico e os fatores de risco para doenças cardiovasculares na população jovem. Conhecer esses fatores é importante uma vez que se tornam necessárias intervenções eficazes, de baixo custo e de caráter preventivo. Assim é importante analisar </w:t>
      </w:r>
      <w:r w:rsidRPr="00B16742">
        <w:rPr>
          <w:rStyle w:val="null"/>
        </w:rPr>
        <w:t>o perfil lipídico dos acadêmicos e os comportamentos de risco que influenciam o mesmo, correlacionando-os às doenças cardiovasculares</w:t>
      </w:r>
      <w:r w:rsidR="00842641">
        <w:rPr>
          <w:rStyle w:val="null"/>
        </w:rPr>
        <w:t xml:space="preserve"> </w:t>
      </w:r>
      <w:r w:rsidRPr="00B16742">
        <w:t>(COELHO e</w:t>
      </w:r>
      <w:r w:rsidR="00592F15">
        <w:t>t al.</w:t>
      </w:r>
      <w:r w:rsidRPr="00B16742">
        <w:t>, 2005)</w:t>
      </w:r>
      <w:r w:rsidR="00592F15">
        <w:rPr>
          <w:rStyle w:val="null"/>
        </w:rPr>
        <w:t xml:space="preserve">. </w:t>
      </w:r>
    </w:p>
    <w:p w:rsidR="003D43FB" w:rsidRPr="00B16742" w:rsidRDefault="00FD7907" w:rsidP="00FD7907">
      <w:pPr>
        <w:autoSpaceDE w:val="0"/>
        <w:autoSpaceDN w:val="0"/>
        <w:adjustRightInd w:val="0"/>
        <w:spacing w:line="480" w:lineRule="auto"/>
        <w:rPr>
          <w:b/>
        </w:rPr>
      </w:pPr>
      <w:r>
        <w:rPr>
          <w:b/>
        </w:rPr>
        <w:t xml:space="preserve">2-MATERIAL E METÓDOS </w:t>
      </w:r>
    </w:p>
    <w:p w:rsidR="003D43FB" w:rsidRPr="00B16742" w:rsidRDefault="003D43FB" w:rsidP="00B16742">
      <w:pPr>
        <w:autoSpaceDE w:val="0"/>
        <w:autoSpaceDN w:val="0"/>
        <w:adjustRightInd w:val="0"/>
        <w:spacing w:line="480" w:lineRule="auto"/>
        <w:ind w:firstLine="567"/>
        <w:jc w:val="both"/>
        <w:rPr>
          <w:rFonts w:eastAsia="Calibri"/>
        </w:rPr>
      </w:pPr>
      <w:r w:rsidRPr="00B16742">
        <w:t xml:space="preserve"> Foram inclu</w:t>
      </w:r>
      <w:r w:rsidR="003165D8">
        <w:t>ídos na pesquisa um total de 149</w:t>
      </w:r>
      <w:r w:rsidRPr="00B16742">
        <w:t xml:space="preserve"> alunos do primeiro ao oitavo período de graduação da Faculdade de Ciências Médicas e da Saúde de Juiz de Fora/Suprema, pertencentes aos cursos de medicina, odontologia, fisioterapia, enfermagem e farmácia, de ambos os gêneros, com idade entre 18 e 35 anos. A escolha foi realizada de forma aleatória por meio de um sorteio</w:t>
      </w:r>
      <w:r w:rsidR="003165D8">
        <w:t>.</w:t>
      </w:r>
      <w:r w:rsidRPr="00B16742">
        <w:t xml:space="preserve"> </w:t>
      </w:r>
      <w:r w:rsidRPr="00B16742">
        <w:rPr>
          <w:rFonts w:eastAsia="Calibri"/>
        </w:rPr>
        <w:t>O estudo foi realizado entre outubro de 2014 e março de 2015.</w:t>
      </w:r>
    </w:p>
    <w:p w:rsidR="003D43FB" w:rsidRPr="00842641" w:rsidRDefault="003D43FB" w:rsidP="00842641">
      <w:pPr>
        <w:autoSpaceDE w:val="0"/>
        <w:autoSpaceDN w:val="0"/>
        <w:adjustRightInd w:val="0"/>
        <w:spacing w:line="480" w:lineRule="auto"/>
        <w:ind w:firstLine="567"/>
        <w:jc w:val="both"/>
        <w:rPr>
          <w:rFonts w:eastAsia="Calibri"/>
        </w:rPr>
      </w:pPr>
      <w:r w:rsidRPr="00B16742">
        <w:t xml:space="preserve"> Foram analisadas as variáveis através de um questionário metodicamente elaborado avaliando: idade; sexo; hábitos alimentares; conhecimento sobre fatores de risco para doenças cardiovasculares e análise do perfil lipídico; tabagismo; consumo de bebidas alcoólicas; tempo de atividades físicas; história familiar de Hipertensão Arterial Sistêmica, Dislipidemia, Acidente Vascular Encefálico, Diabetes e Doenças Cardiovasculares e medidas antropométricas (IMC e relação cintura/quadril). Os níveis séricos de CT, HDL, LDL e </w:t>
      </w:r>
      <w:r w:rsidRPr="00B16742">
        <w:lastRenderedPageBreak/>
        <w:t xml:space="preserve">triglicérides e glicemia foram avaliados por análise bioquímica. Os acadêmicos foram informados e convidados a participarem do presente estudo, mediante confirmação pelo Termo de Consentimento Livre e Esclarecido. </w:t>
      </w:r>
    </w:p>
    <w:p w:rsidR="003D43FB" w:rsidRPr="00B16742" w:rsidRDefault="003D43FB" w:rsidP="00842641">
      <w:pPr>
        <w:autoSpaceDE w:val="0"/>
        <w:autoSpaceDN w:val="0"/>
        <w:adjustRightInd w:val="0"/>
        <w:spacing w:line="480" w:lineRule="auto"/>
        <w:ind w:firstLine="851"/>
        <w:jc w:val="both"/>
        <w:rPr>
          <w:rFonts w:eastAsia="Calibri"/>
        </w:rPr>
      </w:pPr>
      <w:r w:rsidRPr="00B16742">
        <w:rPr>
          <w:rFonts w:eastAsia="Calibri"/>
        </w:rPr>
        <w:t>O peso e a estatura também foram analisados pelos mesmos acadêmicos e foram medidos, respectivamente, em balança e antropômetro. Os alunos avaliados estavam descalços e vestindo roupas leves. Fez-se também a medida da circunferência da cintura e quadril. A coleta de sangue foi realizada por um</w:t>
      </w:r>
      <w:r w:rsidR="00295DE6">
        <w:rPr>
          <w:rFonts w:eastAsia="Calibri"/>
        </w:rPr>
        <w:t xml:space="preserve"> Farmacêutico-</w:t>
      </w:r>
      <w:r w:rsidRPr="00B16742">
        <w:rPr>
          <w:rFonts w:eastAsia="Calibri"/>
        </w:rPr>
        <w:t>bioquímico e foram coletados 5mL de sangue de cada acadêmico em tubo seco</w:t>
      </w:r>
      <w:r w:rsidR="00295DE6">
        <w:rPr>
          <w:rFonts w:eastAsia="Calibri"/>
        </w:rPr>
        <w:t>, após</w:t>
      </w:r>
      <w:r w:rsidRPr="00B16742">
        <w:rPr>
          <w:rFonts w:eastAsia="Calibri"/>
        </w:rPr>
        <w:t xml:space="preserve"> jejum de 12 horas</w:t>
      </w:r>
      <w:r w:rsidR="00295DE6">
        <w:rPr>
          <w:rFonts w:eastAsia="Calibri"/>
        </w:rPr>
        <w:t>,</w:t>
      </w:r>
      <w:r w:rsidRPr="00B16742">
        <w:rPr>
          <w:rFonts w:eastAsia="Calibri"/>
        </w:rPr>
        <w:t xml:space="preserve"> para análise do perfil lipídico. </w:t>
      </w:r>
      <w:r w:rsidR="00295DE6">
        <w:rPr>
          <w:rFonts w:eastAsia="Calibri"/>
        </w:rPr>
        <w:t>Os voluntários</w:t>
      </w:r>
      <w:r w:rsidRPr="00B16742">
        <w:rPr>
          <w:rFonts w:eastAsia="Calibri"/>
        </w:rPr>
        <w:t xml:space="preserve"> foram orientados a não realizar atividade física e a não fazer uso de bebida alcoólica nas últimas 48 horas. As amostras coletadas foram centrifu</w:t>
      </w:r>
      <w:r w:rsidR="00295DE6">
        <w:rPr>
          <w:rFonts w:eastAsia="Calibri"/>
        </w:rPr>
        <w:t>gadas e após centrifugação</w:t>
      </w:r>
      <w:r w:rsidR="003165D8">
        <w:rPr>
          <w:rFonts w:eastAsia="Calibri"/>
        </w:rPr>
        <w:t xml:space="preserve"> </w:t>
      </w:r>
      <w:r w:rsidRPr="00B16742">
        <w:rPr>
          <w:rFonts w:eastAsia="Calibri"/>
        </w:rPr>
        <w:t>analisadas em duplicata no aparelho Labmax 240 Premium (Labtest) por método enzimático colorimétrico.</w:t>
      </w:r>
    </w:p>
    <w:p w:rsidR="003D43FB" w:rsidRPr="00B16742" w:rsidRDefault="003D43FB" w:rsidP="00842641">
      <w:pPr>
        <w:autoSpaceDE w:val="0"/>
        <w:autoSpaceDN w:val="0"/>
        <w:adjustRightInd w:val="0"/>
        <w:spacing w:line="480" w:lineRule="auto"/>
        <w:ind w:firstLine="851"/>
        <w:jc w:val="both"/>
        <w:rPr>
          <w:rFonts w:eastAsia="Garamond"/>
        </w:rPr>
      </w:pPr>
      <w:r w:rsidRPr="00B16742">
        <w:t xml:space="preserve">Após a realização </w:t>
      </w:r>
      <w:r w:rsidR="00295DE6">
        <w:t>da coleta de dados foi feita</w:t>
      </w:r>
      <w:r w:rsidRPr="00B16742">
        <w:t xml:space="preserve"> análise estatística visando correlacionar</w:t>
      </w:r>
      <w:r w:rsidRPr="00B16742">
        <w:rPr>
          <w:rFonts w:eastAsia="Garamond"/>
        </w:rPr>
        <w:t xml:space="preserve"> com os hábitos alimentares e a prática de atividades físicas dos mesmos, além identificar os fatores de risco mais prevalentes relacionados às doenças cardiovasculares.</w:t>
      </w:r>
    </w:p>
    <w:p w:rsidR="003D43FB" w:rsidRPr="00B16742" w:rsidRDefault="003D43FB" w:rsidP="00842641">
      <w:pPr>
        <w:spacing w:line="480" w:lineRule="auto"/>
        <w:ind w:firstLine="851"/>
        <w:jc w:val="both"/>
      </w:pPr>
      <w:r w:rsidRPr="00B16742">
        <w:t>Inicialmente foi testada a normalidade (Kolmogorov-Smirnov)</w:t>
      </w:r>
      <w:r w:rsidR="00515B8E">
        <w:t xml:space="preserve"> </w:t>
      </w:r>
      <w:r w:rsidRPr="00B16742">
        <w:t>e a homocedasticidade da distribuição (teste de Hartley) validando a utilização da estatística paramétrica. Utilizamos o teste-t de Student para comparar os resultados dos testes bioquímicos em função das variáveis que caracterizavam a amostra.</w:t>
      </w:r>
      <w:r w:rsidR="00295DE6">
        <w:t xml:space="preserve"> </w:t>
      </w:r>
      <w:r w:rsidRPr="00B16742">
        <w:t xml:space="preserve">Para analisar se houve diferenças entre os resultados dos testes bioquímicos dos sujeitos da amostra em função das variáveis foi utilizado o ANOVA simples. Consideramos como nível de significância p&lt;0,05 sendo utilizado o software estatístico SPSS versão 20.0 (SPSS, Chicago, EUA) para análise dos dados. </w:t>
      </w:r>
    </w:p>
    <w:p w:rsidR="002543C4" w:rsidRPr="00FD7907" w:rsidRDefault="003D43FB" w:rsidP="00961F57">
      <w:pPr>
        <w:spacing w:line="480" w:lineRule="auto"/>
        <w:ind w:firstLine="851"/>
        <w:jc w:val="both"/>
        <w:rPr>
          <w:rFonts w:eastAsia="Calibri"/>
          <w:lang w:eastAsia="en-US"/>
        </w:rPr>
      </w:pPr>
      <w:r w:rsidRPr="00B16742">
        <w:lastRenderedPageBreak/>
        <w:t xml:space="preserve">A pesquisa foi devidamente submetida e aprovada pelo Comitê de Ética em Pesquisa (CEP) da Faculdade de Ciências Médicas e da Saúde </w:t>
      </w:r>
      <w:r w:rsidR="00A14E8F">
        <w:t>de Juiz de Fora segundo parecer n</w:t>
      </w:r>
      <w:r w:rsidRPr="00B16742">
        <w:t>º</w:t>
      </w:r>
      <w:r w:rsidR="00A14E8F">
        <w:rPr>
          <w:rFonts w:eastAsia="Calibri"/>
          <w:lang w:eastAsia="en-US"/>
        </w:rPr>
        <w:t xml:space="preserve"> </w:t>
      </w:r>
      <w:r w:rsidRPr="00B16742">
        <w:rPr>
          <w:rFonts w:eastAsia="Calibri"/>
          <w:lang w:eastAsia="en-US"/>
        </w:rPr>
        <w:t xml:space="preserve">789.097 e protocolo </w:t>
      </w:r>
      <w:r w:rsidRPr="00B16742">
        <w:t>nº</w:t>
      </w:r>
      <w:r w:rsidR="00217821">
        <w:rPr>
          <w:rFonts w:eastAsia="Calibri"/>
          <w:lang w:eastAsia="en-US"/>
        </w:rPr>
        <w:t xml:space="preserve"> </w:t>
      </w:r>
      <w:r w:rsidRPr="00B16742">
        <w:rPr>
          <w:rFonts w:eastAsia="Calibri"/>
          <w:lang w:eastAsia="en-US"/>
        </w:rPr>
        <w:t xml:space="preserve">31350914.7.0000.5103. </w:t>
      </w:r>
    </w:p>
    <w:p w:rsidR="003D43FB" w:rsidRPr="00FD7907" w:rsidRDefault="00FD7907" w:rsidP="00FD7907">
      <w:pPr>
        <w:spacing w:line="480" w:lineRule="auto"/>
        <w:rPr>
          <w:b/>
        </w:rPr>
      </w:pPr>
      <w:r w:rsidRPr="00FD7907">
        <w:rPr>
          <w:b/>
        </w:rPr>
        <w:t xml:space="preserve">3- </w:t>
      </w:r>
      <w:r w:rsidR="003D43FB" w:rsidRPr="00FD7907">
        <w:rPr>
          <w:b/>
        </w:rPr>
        <w:t>RESULTADOS</w:t>
      </w:r>
      <w:r w:rsidR="003F797A" w:rsidRPr="00FD7907">
        <w:rPr>
          <w:b/>
        </w:rPr>
        <w:t xml:space="preserve"> </w:t>
      </w:r>
    </w:p>
    <w:p w:rsidR="003D43FB" w:rsidRDefault="003D43FB" w:rsidP="00842641">
      <w:pPr>
        <w:spacing w:line="480" w:lineRule="auto"/>
        <w:ind w:firstLine="851"/>
        <w:jc w:val="both"/>
      </w:pPr>
      <w:r w:rsidRPr="00B16742">
        <w:t xml:space="preserve">Dos 149 estudantes avaliados, 110 (73,9%) eram do sexo feminino e 39 (26,1%) do sexo masculino, na faixa etária entre 18 e 35 anos (mediana=26 anos). </w:t>
      </w:r>
      <w:r w:rsidRPr="00B16742">
        <w:rPr>
          <w:rFonts w:eastAsia="Calibri"/>
          <w:lang w:eastAsia="en-US"/>
        </w:rPr>
        <w:t>Os fatores de risco de acordo com sexo são mostrados na tabela I.</w:t>
      </w:r>
      <w:r w:rsidRPr="00B16742">
        <w:t xml:space="preserve"> O sedentarismo prevaleceu em 59 (39,6%) dos indivíduos, seguido de tabagismo em 13 (8,7%). Em relação aos antecedentes familiares, destacou-se HAS, relatada por 108 (72,5%), seguida de DM 115 (77,2%). História familiar de AVC foi positiva em52 (34,9%), DAC em 90 (60,4%) e dislipidemia em 83 (55,7%). Dos tabagistas, 9 (69,2%) apresentaram história familiar de DAC positiva, 4 (30,8%) possuíam história familiar de AVC e 11 (84,6%) com história familiar de HAS.</w:t>
      </w:r>
    </w:p>
    <w:p w:rsidR="00B16742" w:rsidRPr="00B16742" w:rsidRDefault="00B16742" w:rsidP="00B16742">
      <w:pPr>
        <w:spacing w:line="480" w:lineRule="auto"/>
        <w:jc w:val="both"/>
      </w:pPr>
      <w:r w:rsidRPr="00B16742">
        <w:t xml:space="preserve">              Dos entrevistados, 88 (59%) referiram ingerir bebida alcoólica, dentre os quais, 6% ingerem em grande quantidade. A obesidade foi detectada em apenas 9 (6%) indivíduos, enquanto 27 (18,1%) deles apresentaram sobrepeso. Já a relação cintura-quadril (RCQ), de acordo com a Organização Mundial de Saúde (OMS), no nosso estudo evidenciou risco cardiovascul</w:t>
      </w:r>
      <w:r w:rsidR="002534FC">
        <w:t>ar</w:t>
      </w:r>
      <w:r w:rsidR="00842641">
        <w:t xml:space="preserve"> </w:t>
      </w:r>
      <w:r w:rsidR="002534FC">
        <w:t>no sexo feminino, uma vez que</w:t>
      </w:r>
      <w:r w:rsidRPr="00B16742">
        <w:t xml:space="preserve"> 22 (20%) apre</w:t>
      </w:r>
      <w:r w:rsidR="00475F92">
        <w:t>sentaram uma RCQ maior que 0,85.</w:t>
      </w:r>
      <w:r w:rsidRPr="00B16742">
        <w:t xml:space="preserve"> </w:t>
      </w:r>
    </w:p>
    <w:p w:rsidR="002534FC" w:rsidRPr="00B16742" w:rsidRDefault="002534FC" w:rsidP="002534FC">
      <w:pPr>
        <w:spacing w:line="480" w:lineRule="auto"/>
        <w:ind w:firstLine="851"/>
        <w:jc w:val="both"/>
      </w:pPr>
      <w:r w:rsidRPr="00B16742">
        <w:t xml:space="preserve">Em relação aos hábitos alimentares, 59 (39,6%) admitiram mudança após o ingresso ao ensino superior. Dos entrevistados, 100 (67,1%) estudantes consideraram-se saudáveis, dentre os quais 56 (56%) relataram consumir </w:t>
      </w:r>
      <w:r w:rsidR="00FB0F13" w:rsidRPr="00B16742">
        <w:t xml:space="preserve">frutas, </w:t>
      </w:r>
      <w:r w:rsidRPr="00B16742">
        <w:t xml:space="preserve">69 (69%) consumiam fast-food menos que duas vezes por mês 95 (95%) consumiam verduras. </w:t>
      </w:r>
    </w:p>
    <w:p w:rsidR="003165D8" w:rsidRDefault="003165D8" w:rsidP="003165D8">
      <w:pPr>
        <w:spacing w:line="480" w:lineRule="auto"/>
        <w:ind w:firstLine="851"/>
        <w:jc w:val="both"/>
      </w:pPr>
      <w:r w:rsidRPr="00B16742">
        <w:t>O perfil lipídico, de acordo com</w:t>
      </w:r>
      <w:r>
        <w:t xml:space="preserve"> o sexo, é mostrado na tabela 2</w:t>
      </w:r>
      <w:r w:rsidRPr="00B16742">
        <w:t>. As mulheres apresentaram valores de média de C</w:t>
      </w:r>
      <w:r w:rsidR="00217821">
        <w:t>T (187,46 mg/dl</w:t>
      </w:r>
      <w:r>
        <w:t>); LDLc (102 mg/dl</w:t>
      </w:r>
      <w:r w:rsidRPr="00B16742">
        <w:t>)</w:t>
      </w:r>
      <w:r>
        <w:t xml:space="preserve"> e elevados de HDLc (63,19 mg/dl) e Triglicerídeos (103,23 mg/dl</w:t>
      </w:r>
      <w:r w:rsidRPr="00B16742">
        <w:t>), quando comparados aos homens</w:t>
      </w:r>
      <w:r>
        <w:t xml:space="preserve">        </w:t>
      </w:r>
      <w:r w:rsidR="00217821">
        <w:t xml:space="preserve">          </w:t>
      </w:r>
      <w:r>
        <w:t xml:space="preserve">    </w:t>
      </w:r>
      <w:r w:rsidRPr="00B16742">
        <w:t xml:space="preserve"> </w:t>
      </w:r>
      <w:r w:rsidR="00475F92">
        <w:lastRenderedPageBreak/>
        <w:t>(</w:t>
      </w:r>
      <w:r w:rsidRPr="00B16742">
        <w:t>154,54; 88,95 ; 46,67; 97,33 mg/dl). Entre os estudantes, apenas 30 (20,14%) apresentaram níveis desejáveis para perfil lipídico. Houve semelhança entre os sexos para todas as variáveis, exceto em HDLc cujo percentual de homens com níveis reduzidos (n=15) foi significantemente maior que o de mulheres (n=4; valor-p=0,006).</w:t>
      </w:r>
    </w:p>
    <w:p w:rsidR="00D51FB4" w:rsidRDefault="00D51FB4" w:rsidP="003165D8">
      <w:pPr>
        <w:spacing w:line="480" w:lineRule="auto"/>
        <w:jc w:val="center"/>
      </w:pPr>
      <w:r>
        <w:t>TABELA 1</w:t>
      </w:r>
    </w:p>
    <w:p w:rsidR="003D43FB" w:rsidRPr="00B16742" w:rsidRDefault="00D51FB4" w:rsidP="00D51FB4">
      <w:pPr>
        <w:spacing w:line="480" w:lineRule="auto"/>
        <w:jc w:val="both"/>
      </w:pPr>
      <w:r w:rsidRPr="00B16742">
        <w:t>Distribuição dos fatores de risco para doenças cardiovasculares em estudantes da área de saúde, de acordo com o sexo</w:t>
      </w:r>
    </w:p>
    <w:tbl>
      <w:tblPr>
        <w:tblW w:w="0" w:type="auto"/>
        <w:tblInd w:w="222" w:type="dxa"/>
        <w:tblBorders>
          <w:top w:val="single" w:sz="4" w:space="0" w:color="000000"/>
          <w:left w:val="single" w:sz="4" w:space="0" w:color="000000"/>
          <w:bottom w:val="single" w:sz="4" w:space="0" w:color="000000"/>
          <w:right w:val="single" w:sz="4" w:space="0" w:color="000000"/>
          <w:insideH w:val="single" w:sz="4" w:space="0" w:color="auto"/>
          <w:insideV w:val="single" w:sz="4" w:space="0" w:color="auto"/>
        </w:tblBorders>
        <w:tblLook w:val="04A0"/>
      </w:tblPr>
      <w:tblGrid>
        <w:gridCol w:w="2161"/>
        <w:gridCol w:w="1080"/>
        <w:gridCol w:w="1081"/>
        <w:gridCol w:w="1080"/>
        <w:gridCol w:w="1081"/>
        <w:gridCol w:w="1080"/>
        <w:gridCol w:w="1081"/>
      </w:tblGrid>
      <w:tr w:rsidR="00E311B5" w:rsidRPr="00B16742" w:rsidTr="00295DE6">
        <w:trPr>
          <w:trHeight w:val="30"/>
        </w:trPr>
        <w:tc>
          <w:tcPr>
            <w:tcW w:w="2161" w:type="dxa"/>
            <w:tcBorders>
              <w:top w:val="single" w:sz="4" w:space="0" w:color="auto"/>
              <w:bottom w:val="nil"/>
              <w:right w:val="nil"/>
            </w:tcBorders>
          </w:tcPr>
          <w:p w:rsidR="003D43FB" w:rsidRPr="00B16742" w:rsidRDefault="003D43FB" w:rsidP="00295DE6">
            <w:pPr>
              <w:spacing w:line="480" w:lineRule="auto"/>
            </w:pPr>
            <w:r w:rsidRPr="00B16742">
              <w:t xml:space="preserve">Fatores de risco                                                       </w:t>
            </w:r>
          </w:p>
        </w:tc>
        <w:tc>
          <w:tcPr>
            <w:tcW w:w="2161" w:type="dxa"/>
            <w:gridSpan w:val="2"/>
            <w:tcBorders>
              <w:top w:val="single" w:sz="4" w:space="0" w:color="auto"/>
              <w:left w:val="nil"/>
              <w:bottom w:val="nil"/>
              <w:right w:val="nil"/>
            </w:tcBorders>
          </w:tcPr>
          <w:p w:rsidR="003D43FB" w:rsidRPr="00B16742" w:rsidRDefault="003D43FB" w:rsidP="00295DE6">
            <w:pPr>
              <w:spacing w:line="480" w:lineRule="auto"/>
            </w:pPr>
            <w:r w:rsidRPr="00B16742">
              <w:t xml:space="preserve">  Sexo Feminino                                       </w:t>
            </w:r>
          </w:p>
        </w:tc>
        <w:tc>
          <w:tcPr>
            <w:tcW w:w="2161" w:type="dxa"/>
            <w:gridSpan w:val="2"/>
            <w:tcBorders>
              <w:top w:val="single" w:sz="4" w:space="0" w:color="auto"/>
              <w:left w:val="nil"/>
              <w:bottom w:val="nil"/>
              <w:right w:val="nil"/>
            </w:tcBorders>
          </w:tcPr>
          <w:p w:rsidR="003D43FB" w:rsidRPr="00B16742" w:rsidRDefault="003D43FB" w:rsidP="00295DE6">
            <w:pPr>
              <w:spacing w:line="480" w:lineRule="auto"/>
            </w:pPr>
            <w:r w:rsidRPr="00B16742">
              <w:t>Sexo Masculino</w:t>
            </w:r>
          </w:p>
        </w:tc>
        <w:tc>
          <w:tcPr>
            <w:tcW w:w="2161" w:type="dxa"/>
            <w:gridSpan w:val="2"/>
            <w:tcBorders>
              <w:top w:val="single" w:sz="4" w:space="0" w:color="auto"/>
              <w:left w:val="nil"/>
              <w:bottom w:val="nil"/>
            </w:tcBorders>
          </w:tcPr>
          <w:p w:rsidR="003D43FB" w:rsidRPr="00B16742" w:rsidRDefault="003D43FB" w:rsidP="00295DE6">
            <w:pPr>
              <w:spacing w:line="480" w:lineRule="auto"/>
            </w:pPr>
            <w:r w:rsidRPr="00B16742">
              <w:t xml:space="preserve">Total                            </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p>
        </w:tc>
        <w:tc>
          <w:tcPr>
            <w:tcW w:w="1080" w:type="dxa"/>
            <w:tcBorders>
              <w:top w:val="nil"/>
              <w:left w:val="nil"/>
              <w:bottom w:val="nil"/>
              <w:right w:val="nil"/>
            </w:tcBorders>
          </w:tcPr>
          <w:p w:rsidR="003D43FB" w:rsidRPr="00B16742" w:rsidRDefault="003D43FB" w:rsidP="00295DE6">
            <w:pPr>
              <w:spacing w:line="480" w:lineRule="auto"/>
            </w:pPr>
            <w:r w:rsidRPr="00B16742">
              <w:t>N</w:t>
            </w:r>
            <w:r w:rsidRPr="00295DE6">
              <w:rPr>
                <w:vertAlign w:val="superscript"/>
              </w:rPr>
              <w:t>0</w:t>
            </w:r>
          </w:p>
        </w:tc>
        <w:tc>
          <w:tcPr>
            <w:tcW w:w="1081" w:type="dxa"/>
            <w:tcBorders>
              <w:top w:val="nil"/>
              <w:left w:val="nil"/>
              <w:bottom w:val="nil"/>
              <w:right w:val="nil"/>
            </w:tcBorders>
          </w:tcPr>
          <w:p w:rsidR="003D43FB" w:rsidRPr="00B16742" w:rsidRDefault="003D43FB" w:rsidP="00295DE6">
            <w:pPr>
              <w:spacing w:line="480" w:lineRule="auto"/>
            </w:pPr>
            <w:r w:rsidRPr="00B16742">
              <w:t>%</w:t>
            </w:r>
          </w:p>
        </w:tc>
        <w:tc>
          <w:tcPr>
            <w:tcW w:w="1080" w:type="dxa"/>
            <w:tcBorders>
              <w:top w:val="nil"/>
              <w:left w:val="nil"/>
              <w:bottom w:val="nil"/>
              <w:right w:val="nil"/>
            </w:tcBorders>
          </w:tcPr>
          <w:p w:rsidR="003D43FB" w:rsidRPr="00B16742" w:rsidRDefault="003D43FB" w:rsidP="00295DE6">
            <w:pPr>
              <w:spacing w:line="480" w:lineRule="auto"/>
            </w:pPr>
            <w:r w:rsidRPr="00B16742">
              <w:t>N</w:t>
            </w:r>
            <w:r w:rsidRPr="00295DE6">
              <w:rPr>
                <w:vertAlign w:val="superscript"/>
              </w:rPr>
              <w:t>0</w:t>
            </w:r>
          </w:p>
        </w:tc>
        <w:tc>
          <w:tcPr>
            <w:tcW w:w="1081" w:type="dxa"/>
            <w:tcBorders>
              <w:top w:val="nil"/>
              <w:left w:val="nil"/>
              <w:bottom w:val="nil"/>
              <w:right w:val="nil"/>
            </w:tcBorders>
          </w:tcPr>
          <w:p w:rsidR="003D43FB" w:rsidRPr="00B16742" w:rsidRDefault="003D43FB" w:rsidP="00295DE6">
            <w:pPr>
              <w:spacing w:line="480" w:lineRule="auto"/>
            </w:pPr>
            <w:r w:rsidRPr="00B16742">
              <w:t>%</w:t>
            </w:r>
          </w:p>
        </w:tc>
        <w:tc>
          <w:tcPr>
            <w:tcW w:w="1080" w:type="dxa"/>
            <w:tcBorders>
              <w:top w:val="nil"/>
              <w:left w:val="nil"/>
              <w:bottom w:val="nil"/>
              <w:right w:val="nil"/>
            </w:tcBorders>
          </w:tcPr>
          <w:p w:rsidR="003D43FB" w:rsidRPr="00B16742" w:rsidRDefault="003D43FB" w:rsidP="00295DE6">
            <w:pPr>
              <w:spacing w:line="480" w:lineRule="auto"/>
            </w:pPr>
            <w:r w:rsidRPr="00B16742">
              <w:t>N</w:t>
            </w:r>
            <w:r w:rsidRPr="00295DE6">
              <w:rPr>
                <w:vertAlign w:val="superscript"/>
              </w:rPr>
              <w:t>0</w:t>
            </w:r>
          </w:p>
        </w:tc>
        <w:tc>
          <w:tcPr>
            <w:tcW w:w="1081" w:type="dxa"/>
            <w:tcBorders>
              <w:top w:val="nil"/>
              <w:left w:val="nil"/>
              <w:bottom w:val="nil"/>
            </w:tcBorders>
          </w:tcPr>
          <w:p w:rsidR="003D43FB" w:rsidRPr="00B16742" w:rsidRDefault="003D43FB" w:rsidP="00295DE6">
            <w:pPr>
              <w:spacing w:line="480" w:lineRule="auto"/>
            </w:pPr>
            <w:r w:rsidRPr="00B16742">
              <w:t>%</w:t>
            </w:r>
          </w:p>
        </w:tc>
        <w:bookmarkStart w:id="0" w:name="_GoBack"/>
        <w:bookmarkEnd w:id="0"/>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Sedentarismo</w:t>
            </w:r>
          </w:p>
        </w:tc>
        <w:tc>
          <w:tcPr>
            <w:tcW w:w="1080" w:type="dxa"/>
            <w:tcBorders>
              <w:top w:val="nil"/>
              <w:left w:val="nil"/>
              <w:bottom w:val="nil"/>
              <w:right w:val="nil"/>
            </w:tcBorders>
          </w:tcPr>
          <w:p w:rsidR="003D43FB" w:rsidRPr="00B16742" w:rsidRDefault="003D43FB" w:rsidP="00295DE6">
            <w:pPr>
              <w:spacing w:line="480" w:lineRule="auto"/>
            </w:pPr>
            <w:r w:rsidRPr="00B16742">
              <w:t>46</w:t>
            </w:r>
          </w:p>
        </w:tc>
        <w:tc>
          <w:tcPr>
            <w:tcW w:w="1081" w:type="dxa"/>
            <w:tcBorders>
              <w:top w:val="nil"/>
              <w:left w:val="nil"/>
              <w:bottom w:val="nil"/>
              <w:right w:val="nil"/>
            </w:tcBorders>
          </w:tcPr>
          <w:p w:rsidR="003D43FB" w:rsidRPr="00B16742" w:rsidRDefault="003D43FB" w:rsidP="00295DE6">
            <w:pPr>
              <w:spacing w:line="480" w:lineRule="auto"/>
            </w:pPr>
            <w:r w:rsidRPr="00B16742">
              <w:t>41,8</w:t>
            </w:r>
          </w:p>
        </w:tc>
        <w:tc>
          <w:tcPr>
            <w:tcW w:w="1080" w:type="dxa"/>
            <w:tcBorders>
              <w:top w:val="nil"/>
              <w:left w:val="nil"/>
              <w:bottom w:val="nil"/>
              <w:right w:val="nil"/>
            </w:tcBorders>
          </w:tcPr>
          <w:p w:rsidR="003D43FB" w:rsidRPr="00B16742" w:rsidRDefault="003D43FB" w:rsidP="00295DE6">
            <w:pPr>
              <w:spacing w:line="480" w:lineRule="auto"/>
            </w:pPr>
            <w:r w:rsidRPr="00B16742">
              <w:t>13</w:t>
            </w:r>
          </w:p>
        </w:tc>
        <w:tc>
          <w:tcPr>
            <w:tcW w:w="1081" w:type="dxa"/>
            <w:tcBorders>
              <w:top w:val="nil"/>
              <w:left w:val="nil"/>
              <w:bottom w:val="nil"/>
              <w:right w:val="nil"/>
            </w:tcBorders>
          </w:tcPr>
          <w:p w:rsidR="003D43FB" w:rsidRPr="00B16742" w:rsidRDefault="003D43FB" w:rsidP="00295DE6">
            <w:pPr>
              <w:spacing w:line="480" w:lineRule="auto"/>
            </w:pPr>
            <w:r w:rsidRPr="00B16742">
              <w:t>33,3</w:t>
            </w:r>
          </w:p>
        </w:tc>
        <w:tc>
          <w:tcPr>
            <w:tcW w:w="1080" w:type="dxa"/>
            <w:tcBorders>
              <w:top w:val="nil"/>
              <w:left w:val="nil"/>
              <w:bottom w:val="nil"/>
              <w:right w:val="nil"/>
            </w:tcBorders>
          </w:tcPr>
          <w:p w:rsidR="003D43FB" w:rsidRPr="00B16742" w:rsidRDefault="003D43FB" w:rsidP="00295DE6">
            <w:pPr>
              <w:spacing w:line="480" w:lineRule="auto"/>
            </w:pPr>
            <w:r w:rsidRPr="00B16742">
              <w:t>59</w:t>
            </w:r>
          </w:p>
        </w:tc>
        <w:tc>
          <w:tcPr>
            <w:tcW w:w="1081" w:type="dxa"/>
            <w:tcBorders>
              <w:top w:val="nil"/>
              <w:left w:val="nil"/>
              <w:bottom w:val="nil"/>
            </w:tcBorders>
          </w:tcPr>
          <w:p w:rsidR="003D43FB" w:rsidRPr="00B16742" w:rsidRDefault="003D43FB" w:rsidP="00295DE6">
            <w:pPr>
              <w:spacing w:line="480" w:lineRule="auto"/>
            </w:pPr>
            <w:r w:rsidRPr="00B16742">
              <w:t>39,5</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Obesidade</w:t>
            </w:r>
          </w:p>
        </w:tc>
        <w:tc>
          <w:tcPr>
            <w:tcW w:w="1080" w:type="dxa"/>
            <w:tcBorders>
              <w:top w:val="nil"/>
              <w:left w:val="nil"/>
              <w:bottom w:val="nil"/>
              <w:right w:val="nil"/>
            </w:tcBorders>
          </w:tcPr>
          <w:p w:rsidR="003D43FB" w:rsidRPr="00B16742" w:rsidRDefault="003D43FB" w:rsidP="00295DE6">
            <w:pPr>
              <w:spacing w:line="480" w:lineRule="auto"/>
            </w:pPr>
            <w:r w:rsidRPr="00B16742">
              <w:t>5</w:t>
            </w:r>
          </w:p>
        </w:tc>
        <w:tc>
          <w:tcPr>
            <w:tcW w:w="1081" w:type="dxa"/>
            <w:tcBorders>
              <w:top w:val="nil"/>
              <w:left w:val="nil"/>
              <w:bottom w:val="nil"/>
              <w:right w:val="nil"/>
            </w:tcBorders>
          </w:tcPr>
          <w:p w:rsidR="003D43FB" w:rsidRPr="00B16742" w:rsidRDefault="003D43FB" w:rsidP="00295DE6">
            <w:pPr>
              <w:spacing w:line="480" w:lineRule="auto"/>
            </w:pPr>
            <w:r w:rsidRPr="00B16742">
              <w:t>4,5</w:t>
            </w:r>
          </w:p>
        </w:tc>
        <w:tc>
          <w:tcPr>
            <w:tcW w:w="1080" w:type="dxa"/>
            <w:tcBorders>
              <w:top w:val="nil"/>
              <w:left w:val="nil"/>
              <w:bottom w:val="nil"/>
              <w:right w:val="nil"/>
            </w:tcBorders>
          </w:tcPr>
          <w:p w:rsidR="003D43FB" w:rsidRPr="00B16742" w:rsidRDefault="003D43FB" w:rsidP="00295DE6">
            <w:pPr>
              <w:spacing w:line="480" w:lineRule="auto"/>
            </w:pPr>
            <w:r w:rsidRPr="00B16742">
              <w:t>4</w:t>
            </w:r>
          </w:p>
        </w:tc>
        <w:tc>
          <w:tcPr>
            <w:tcW w:w="1081" w:type="dxa"/>
            <w:tcBorders>
              <w:top w:val="nil"/>
              <w:left w:val="nil"/>
              <w:bottom w:val="nil"/>
              <w:right w:val="nil"/>
            </w:tcBorders>
          </w:tcPr>
          <w:p w:rsidR="003D43FB" w:rsidRPr="00B16742" w:rsidRDefault="003D43FB" w:rsidP="00295DE6">
            <w:pPr>
              <w:spacing w:line="480" w:lineRule="auto"/>
            </w:pPr>
            <w:r w:rsidRPr="00B16742">
              <w:t>10,2</w:t>
            </w:r>
          </w:p>
        </w:tc>
        <w:tc>
          <w:tcPr>
            <w:tcW w:w="1080" w:type="dxa"/>
            <w:tcBorders>
              <w:top w:val="nil"/>
              <w:left w:val="nil"/>
              <w:bottom w:val="nil"/>
              <w:right w:val="nil"/>
            </w:tcBorders>
          </w:tcPr>
          <w:p w:rsidR="003D43FB" w:rsidRPr="00B16742" w:rsidRDefault="003D43FB" w:rsidP="00295DE6">
            <w:pPr>
              <w:spacing w:line="480" w:lineRule="auto"/>
            </w:pPr>
            <w:r w:rsidRPr="00B16742">
              <w:t>9</w:t>
            </w:r>
          </w:p>
        </w:tc>
        <w:tc>
          <w:tcPr>
            <w:tcW w:w="1081" w:type="dxa"/>
            <w:tcBorders>
              <w:top w:val="nil"/>
              <w:left w:val="nil"/>
              <w:bottom w:val="nil"/>
            </w:tcBorders>
          </w:tcPr>
          <w:p w:rsidR="003D43FB" w:rsidRPr="00B16742" w:rsidRDefault="003D43FB" w:rsidP="00295DE6">
            <w:pPr>
              <w:spacing w:line="480" w:lineRule="auto"/>
            </w:pPr>
            <w:r w:rsidRPr="00B16742">
              <w:t>6</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Tabagismo</w:t>
            </w:r>
          </w:p>
        </w:tc>
        <w:tc>
          <w:tcPr>
            <w:tcW w:w="1080" w:type="dxa"/>
            <w:tcBorders>
              <w:top w:val="nil"/>
              <w:left w:val="nil"/>
              <w:bottom w:val="nil"/>
              <w:right w:val="nil"/>
            </w:tcBorders>
          </w:tcPr>
          <w:p w:rsidR="003D43FB" w:rsidRPr="00B16742" w:rsidRDefault="003D43FB" w:rsidP="00295DE6">
            <w:pPr>
              <w:spacing w:line="480" w:lineRule="auto"/>
            </w:pPr>
            <w:r w:rsidRPr="00B16742">
              <w:t>6</w:t>
            </w:r>
          </w:p>
        </w:tc>
        <w:tc>
          <w:tcPr>
            <w:tcW w:w="1081" w:type="dxa"/>
            <w:tcBorders>
              <w:top w:val="nil"/>
              <w:left w:val="nil"/>
              <w:bottom w:val="nil"/>
              <w:right w:val="nil"/>
            </w:tcBorders>
          </w:tcPr>
          <w:p w:rsidR="003D43FB" w:rsidRPr="00B16742" w:rsidRDefault="003D43FB" w:rsidP="00295DE6">
            <w:pPr>
              <w:spacing w:line="480" w:lineRule="auto"/>
            </w:pPr>
            <w:r w:rsidRPr="00B16742">
              <w:t>5,4</w:t>
            </w:r>
          </w:p>
        </w:tc>
        <w:tc>
          <w:tcPr>
            <w:tcW w:w="1080" w:type="dxa"/>
            <w:tcBorders>
              <w:top w:val="nil"/>
              <w:left w:val="nil"/>
              <w:bottom w:val="nil"/>
              <w:right w:val="nil"/>
            </w:tcBorders>
          </w:tcPr>
          <w:p w:rsidR="003D43FB" w:rsidRPr="00B16742" w:rsidRDefault="003D43FB" w:rsidP="00295DE6">
            <w:pPr>
              <w:spacing w:line="480" w:lineRule="auto"/>
            </w:pPr>
            <w:r w:rsidRPr="00B16742">
              <w:t>4</w:t>
            </w:r>
          </w:p>
        </w:tc>
        <w:tc>
          <w:tcPr>
            <w:tcW w:w="1081" w:type="dxa"/>
            <w:tcBorders>
              <w:top w:val="nil"/>
              <w:left w:val="nil"/>
              <w:bottom w:val="nil"/>
              <w:right w:val="nil"/>
            </w:tcBorders>
          </w:tcPr>
          <w:p w:rsidR="003D43FB" w:rsidRPr="00B16742" w:rsidRDefault="003D43FB" w:rsidP="00295DE6">
            <w:pPr>
              <w:spacing w:line="480" w:lineRule="auto"/>
            </w:pPr>
            <w:r w:rsidRPr="00B16742">
              <w:t>10,2</w:t>
            </w:r>
          </w:p>
        </w:tc>
        <w:tc>
          <w:tcPr>
            <w:tcW w:w="1080" w:type="dxa"/>
            <w:tcBorders>
              <w:top w:val="nil"/>
              <w:left w:val="nil"/>
              <w:bottom w:val="nil"/>
              <w:right w:val="nil"/>
            </w:tcBorders>
          </w:tcPr>
          <w:p w:rsidR="003D43FB" w:rsidRPr="00B16742" w:rsidRDefault="003D43FB" w:rsidP="00295DE6">
            <w:pPr>
              <w:spacing w:line="480" w:lineRule="auto"/>
            </w:pPr>
            <w:r w:rsidRPr="00B16742">
              <w:t>10</w:t>
            </w:r>
          </w:p>
        </w:tc>
        <w:tc>
          <w:tcPr>
            <w:tcW w:w="1081" w:type="dxa"/>
            <w:tcBorders>
              <w:top w:val="nil"/>
              <w:left w:val="nil"/>
              <w:bottom w:val="nil"/>
            </w:tcBorders>
          </w:tcPr>
          <w:p w:rsidR="003D43FB" w:rsidRPr="00B16742" w:rsidRDefault="003D43FB" w:rsidP="00295DE6">
            <w:pPr>
              <w:spacing w:line="480" w:lineRule="auto"/>
            </w:pPr>
            <w:r w:rsidRPr="00B16742">
              <w:t>6,7</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Ingestão Alcoólica</w:t>
            </w:r>
          </w:p>
        </w:tc>
        <w:tc>
          <w:tcPr>
            <w:tcW w:w="1080" w:type="dxa"/>
            <w:tcBorders>
              <w:top w:val="nil"/>
              <w:left w:val="nil"/>
              <w:bottom w:val="nil"/>
              <w:right w:val="nil"/>
            </w:tcBorders>
          </w:tcPr>
          <w:p w:rsidR="003D43FB" w:rsidRPr="00B16742" w:rsidRDefault="003D43FB" w:rsidP="00295DE6">
            <w:pPr>
              <w:spacing w:line="480" w:lineRule="auto"/>
            </w:pPr>
            <w:r w:rsidRPr="00B16742">
              <w:t>63</w:t>
            </w:r>
          </w:p>
        </w:tc>
        <w:tc>
          <w:tcPr>
            <w:tcW w:w="1081" w:type="dxa"/>
            <w:tcBorders>
              <w:top w:val="nil"/>
              <w:left w:val="nil"/>
              <w:bottom w:val="nil"/>
              <w:right w:val="nil"/>
            </w:tcBorders>
          </w:tcPr>
          <w:p w:rsidR="003D43FB" w:rsidRPr="00B16742" w:rsidRDefault="003D43FB" w:rsidP="00295DE6">
            <w:pPr>
              <w:spacing w:line="480" w:lineRule="auto"/>
            </w:pPr>
            <w:r w:rsidRPr="00B16742">
              <w:t>57,2</w:t>
            </w:r>
          </w:p>
        </w:tc>
        <w:tc>
          <w:tcPr>
            <w:tcW w:w="1080" w:type="dxa"/>
            <w:tcBorders>
              <w:top w:val="nil"/>
              <w:left w:val="nil"/>
              <w:bottom w:val="nil"/>
              <w:right w:val="nil"/>
            </w:tcBorders>
          </w:tcPr>
          <w:p w:rsidR="003D43FB" w:rsidRPr="00B16742" w:rsidRDefault="003D43FB" w:rsidP="00295DE6">
            <w:pPr>
              <w:spacing w:line="480" w:lineRule="auto"/>
            </w:pPr>
            <w:r w:rsidRPr="00B16742">
              <w:t>25</w:t>
            </w:r>
          </w:p>
        </w:tc>
        <w:tc>
          <w:tcPr>
            <w:tcW w:w="1081" w:type="dxa"/>
            <w:tcBorders>
              <w:top w:val="nil"/>
              <w:left w:val="nil"/>
              <w:bottom w:val="nil"/>
              <w:right w:val="nil"/>
            </w:tcBorders>
          </w:tcPr>
          <w:p w:rsidR="003D43FB" w:rsidRPr="00B16742" w:rsidRDefault="003D43FB" w:rsidP="00295DE6">
            <w:pPr>
              <w:spacing w:line="480" w:lineRule="auto"/>
            </w:pPr>
            <w:r w:rsidRPr="00B16742">
              <w:t>64,1</w:t>
            </w:r>
          </w:p>
        </w:tc>
        <w:tc>
          <w:tcPr>
            <w:tcW w:w="1080" w:type="dxa"/>
            <w:tcBorders>
              <w:top w:val="nil"/>
              <w:left w:val="nil"/>
              <w:bottom w:val="nil"/>
              <w:right w:val="nil"/>
            </w:tcBorders>
          </w:tcPr>
          <w:p w:rsidR="003D43FB" w:rsidRPr="00B16742" w:rsidRDefault="003D43FB" w:rsidP="00295DE6">
            <w:pPr>
              <w:spacing w:line="480" w:lineRule="auto"/>
            </w:pPr>
            <w:r w:rsidRPr="00B16742">
              <w:t>88</w:t>
            </w:r>
          </w:p>
        </w:tc>
        <w:tc>
          <w:tcPr>
            <w:tcW w:w="1081" w:type="dxa"/>
            <w:tcBorders>
              <w:top w:val="nil"/>
              <w:left w:val="nil"/>
              <w:bottom w:val="nil"/>
            </w:tcBorders>
          </w:tcPr>
          <w:p w:rsidR="003D43FB" w:rsidRPr="00B16742" w:rsidRDefault="003D43FB" w:rsidP="00295DE6">
            <w:pPr>
              <w:spacing w:line="480" w:lineRule="auto"/>
            </w:pPr>
            <w:r w:rsidRPr="00B16742">
              <w:t>59</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HF de DAC</w:t>
            </w:r>
          </w:p>
        </w:tc>
        <w:tc>
          <w:tcPr>
            <w:tcW w:w="1080" w:type="dxa"/>
            <w:tcBorders>
              <w:top w:val="nil"/>
              <w:left w:val="nil"/>
              <w:bottom w:val="nil"/>
              <w:right w:val="nil"/>
            </w:tcBorders>
          </w:tcPr>
          <w:p w:rsidR="003D43FB" w:rsidRPr="00B16742" w:rsidRDefault="003D43FB" w:rsidP="00295DE6">
            <w:pPr>
              <w:spacing w:line="480" w:lineRule="auto"/>
            </w:pPr>
            <w:r w:rsidRPr="00B16742">
              <w:t>70</w:t>
            </w:r>
          </w:p>
        </w:tc>
        <w:tc>
          <w:tcPr>
            <w:tcW w:w="1081" w:type="dxa"/>
            <w:tcBorders>
              <w:top w:val="nil"/>
              <w:left w:val="nil"/>
              <w:bottom w:val="nil"/>
              <w:right w:val="nil"/>
            </w:tcBorders>
          </w:tcPr>
          <w:p w:rsidR="003D43FB" w:rsidRPr="00B16742" w:rsidRDefault="003D43FB" w:rsidP="00295DE6">
            <w:pPr>
              <w:spacing w:line="480" w:lineRule="auto"/>
            </w:pPr>
            <w:r w:rsidRPr="00B16742">
              <w:t>63,3</w:t>
            </w:r>
          </w:p>
        </w:tc>
        <w:tc>
          <w:tcPr>
            <w:tcW w:w="1080" w:type="dxa"/>
            <w:tcBorders>
              <w:top w:val="nil"/>
              <w:left w:val="nil"/>
              <w:bottom w:val="nil"/>
              <w:right w:val="nil"/>
            </w:tcBorders>
          </w:tcPr>
          <w:p w:rsidR="003D43FB" w:rsidRPr="00B16742" w:rsidRDefault="003D43FB" w:rsidP="00295DE6">
            <w:pPr>
              <w:spacing w:line="480" w:lineRule="auto"/>
            </w:pPr>
            <w:r w:rsidRPr="00B16742">
              <w:t>20</w:t>
            </w:r>
          </w:p>
        </w:tc>
        <w:tc>
          <w:tcPr>
            <w:tcW w:w="1081" w:type="dxa"/>
            <w:tcBorders>
              <w:top w:val="nil"/>
              <w:left w:val="nil"/>
              <w:bottom w:val="nil"/>
              <w:right w:val="nil"/>
            </w:tcBorders>
          </w:tcPr>
          <w:p w:rsidR="003D43FB" w:rsidRPr="00B16742" w:rsidRDefault="003D43FB" w:rsidP="00295DE6">
            <w:pPr>
              <w:spacing w:line="480" w:lineRule="auto"/>
            </w:pPr>
            <w:r w:rsidRPr="00B16742">
              <w:t>51,2</w:t>
            </w:r>
          </w:p>
        </w:tc>
        <w:tc>
          <w:tcPr>
            <w:tcW w:w="1080" w:type="dxa"/>
            <w:tcBorders>
              <w:top w:val="nil"/>
              <w:left w:val="nil"/>
              <w:bottom w:val="nil"/>
              <w:right w:val="nil"/>
            </w:tcBorders>
          </w:tcPr>
          <w:p w:rsidR="003D43FB" w:rsidRPr="00B16742" w:rsidRDefault="003D43FB" w:rsidP="00295DE6">
            <w:pPr>
              <w:spacing w:line="480" w:lineRule="auto"/>
            </w:pPr>
            <w:r w:rsidRPr="00B16742">
              <w:t>90</w:t>
            </w:r>
          </w:p>
        </w:tc>
        <w:tc>
          <w:tcPr>
            <w:tcW w:w="1081" w:type="dxa"/>
            <w:tcBorders>
              <w:top w:val="nil"/>
              <w:left w:val="nil"/>
              <w:bottom w:val="nil"/>
            </w:tcBorders>
          </w:tcPr>
          <w:p w:rsidR="003D43FB" w:rsidRPr="00B16742" w:rsidRDefault="003D43FB" w:rsidP="00295DE6">
            <w:pPr>
              <w:spacing w:line="480" w:lineRule="auto"/>
            </w:pPr>
            <w:r w:rsidRPr="00B16742">
              <w:t>60,4</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HF de AVE</w:t>
            </w:r>
          </w:p>
        </w:tc>
        <w:tc>
          <w:tcPr>
            <w:tcW w:w="1080" w:type="dxa"/>
            <w:tcBorders>
              <w:top w:val="nil"/>
              <w:left w:val="nil"/>
              <w:bottom w:val="nil"/>
              <w:right w:val="nil"/>
            </w:tcBorders>
          </w:tcPr>
          <w:p w:rsidR="003D43FB" w:rsidRPr="00B16742" w:rsidRDefault="003D43FB" w:rsidP="00295DE6">
            <w:pPr>
              <w:spacing w:line="480" w:lineRule="auto"/>
            </w:pPr>
            <w:r w:rsidRPr="00B16742">
              <w:t>37</w:t>
            </w:r>
          </w:p>
        </w:tc>
        <w:tc>
          <w:tcPr>
            <w:tcW w:w="1081" w:type="dxa"/>
            <w:tcBorders>
              <w:top w:val="nil"/>
              <w:left w:val="nil"/>
              <w:bottom w:val="nil"/>
              <w:right w:val="nil"/>
            </w:tcBorders>
          </w:tcPr>
          <w:p w:rsidR="003D43FB" w:rsidRPr="00B16742" w:rsidRDefault="003D43FB" w:rsidP="00295DE6">
            <w:pPr>
              <w:spacing w:line="480" w:lineRule="auto"/>
            </w:pPr>
            <w:r w:rsidRPr="00B16742">
              <w:t>33,6</w:t>
            </w:r>
          </w:p>
        </w:tc>
        <w:tc>
          <w:tcPr>
            <w:tcW w:w="1080" w:type="dxa"/>
            <w:tcBorders>
              <w:top w:val="nil"/>
              <w:left w:val="nil"/>
              <w:bottom w:val="nil"/>
              <w:right w:val="nil"/>
            </w:tcBorders>
          </w:tcPr>
          <w:p w:rsidR="003D43FB" w:rsidRPr="00B16742" w:rsidRDefault="003D43FB" w:rsidP="00295DE6">
            <w:pPr>
              <w:spacing w:line="480" w:lineRule="auto"/>
            </w:pPr>
            <w:r w:rsidRPr="00B16742">
              <w:t>15</w:t>
            </w:r>
          </w:p>
        </w:tc>
        <w:tc>
          <w:tcPr>
            <w:tcW w:w="1081" w:type="dxa"/>
            <w:tcBorders>
              <w:top w:val="nil"/>
              <w:left w:val="nil"/>
              <w:bottom w:val="nil"/>
              <w:right w:val="nil"/>
            </w:tcBorders>
          </w:tcPr>
          <w:p w:rsidR="003D43FB" w:rsidRPr="00B16742" w:rsidRDefault="003D43FB" w:rsidP="00295DE6">
            <w:pPr>
              <w:spacing w:line="480" w:lineRule="auto"/>
            </w:pPr>
            <w:r w:rsidRPr="00B16742">
              <w:t>38,4</w:t>
            </w:r>
          </w:p>
        </w:tc>
        <w:tc>
          <w:tcPr>
            <w:tcW w:w="1080" w:type="dxa"/>
            <w:tcBorders>
              <w:top w:val="nil"/>
              <w:left w:val="nil"/>
              <w:bottom w:val="nil"/>
              <w:right w:val="nil"/>
            </w:tcBorders>
          </w:tcPr>
          <w:p w:rsidR="003D43FB" w:rsidRPr="00B16742" w:rsidRDefault="003D43FB" w:rsidP="00295DE6">
            <w:pPr>
              <w:spacing w:line="480" w:lineRule="auto"/>
            </w:pPr>
            <w:r w:rsidRPr="00B16742">
              <w:t>52</w:t>
            </w:r>
          </w:p>
        </w:tc>
        <w:tc>
          <w:tcPr>
            <w:tcW w:w="1081" w:type="dxa"/>
            <w:tcBorders>
              <w:top w:val="nil"/>
              <w:left w:val="nil"/>
              <w:bottom w:val="nil"/>
            </w:tcBorders>
          </w:tcPr>
          <w:p w:rsidR="003D43FB" w:rsidRPr="00B16742" w:rsidRDefault="003D43FB" w:rsidP="00295DE6">
            <w:pPr>
              <w:spacing w:line="480" w:lineRule="auto"/>
            </w:pPr>
            <w:r w:rsidRPr="00B16742">
              <w:t>34,8</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HF de HAS</w:t>
            </w:r>
          </w:p>
        </w:tc>
        <w:tc>
          <w:tcPr>
            <w:tcW w:w="1080" w:type="dxa"/>
            <w:tcBorders>
              <w:top w:val="nil"/>
              <w:left w:val="nil"/>
              <w:bottom w:val="nil"/>
              <w:right w:val="nil"/>
            </w:tcBorders>
          </w:tcPr>
          <w:p w:rsidR="003D43FB" w:rsidRPr="00B16742" w:rsidRDefault="003D43FB" w:rsidP="00295DE6">
            <w:pPr>
              <w:spacing w:line="480" w:lineRule="auto"/>
            </w:pPr>
            <w:r w:rsidRPr="00B16742">
              <w:t>81</w:t>
            </w:r>
          </w:p>
        </w:tc>
        <w:tc>
          <w:tcPr>
            <w:tcW w:w="1081" w:type="dxa"/>
            <w:tcBorders>
              <w:top w:val="nil"/>
              <w:left w:val="nil"/>
              <w:bottom w:val="nil"/>
              <w:right w:val="nil"/>
            </w:tcBorders>
          </w:tcPr>
          <w:p w:rsidR="003D43FB" w:rsidRPr="00B16742" w:rsidRDefault="003D43FB" w:rsidP="00295DE6">
            <w:pPr>
              <w:spacing w:line="480" w:lineRule="auto"/>
            </w:pPr>
            <w:r w:rsidRPr="00B16742">
              <w:t>73,6</w:t>
            </w:r>
          </w:p>
        </w:tc>
        <w:tc>
          <w:tcPr>
            <w:tcW w:w="1080" w:type="dxa"/>
            <w:tcBorders>
              <w:top w:val="nil"/>
              <w:left w:val="nil"/>
              <w:bottom w:val="nil"/>
              <w:right w:val="nil"/>
            </w:tcBorders>
          </w:tcPr>
          <w:p w:rsidR="003D43FB" w:rsidRPr="00B16742" w:rsidRDefault="003D43FB" w:rsidP="00295DE6">
            <w:pPr>
              <w:spacing w:line="480" w:lineRule="auto"/>
            </w:pPr>
            <w:r w:rsidRPr="00B16742">
              <w:t>28</w:t>
            </w:r>
          </w:p>
        </w:tc>
        <w:tc>
          <w:tcPr>
            <w:tcW w:w="1081" w:type="dxa"/>
            <w:tcBorders>
              <w:top w:val="nil"/>
              <w:left w:val="nil"/>
              <w:bottom w:val="nil"/>
              <w:right w:val="nil"/>
            </w:tcBorders>
          </w:tcPr>
          <w:p w:rsidR="003D43FB" w:rsidRPr="00B16742" w:rsidRDefault="003D43FB" w:rsidP="00295DE6">
            <w:pPr>
              <w:spacing w:line="480" w:lineRule="auto"/>
            </w:pPr>
            <w:r w:rsidRPr="00B16742">
              <w:t>71,7</w:t>
            </w:r>
          </w:p>
        </w:tc>
        <w:tc>
          <w:tcPr>
            <w:tcW w:w="1080" w:type="dxa"/>
            <w:tcBorders>
              <w:top w:val="nil"/>
              <w:left w:val="nil"/>
              <w:bottom w:val="nil"/>
              <w:right w:val="nil"/>
            </w:tcBorders>
          </w:tcPr>
          <w:p w:rsidR="003D43FB" w:rsidRPr="00B16742" w:rsidRDefault="003D43FB" w:rsidP="00295DE6">
            <w:pPr>
              <w:spacing w:line="480" w:lineRule="auto"/>
            </w:pPr>
            <w:r w:rsidRPr="00B16742">
              <w:t>109</w:t>
            </w:r>
          </w:p>
        </w:tc>
        <w:tc>
          <w:tcPr>
            <w:tcW w:w="1081" w:type="dxa"/>
            <w:tcBorders>
              <w:top w:val="nil"/>
              <w:left w:val="nil"/>
              <w:bottom w:val="nil"/>
            </w:tcBorders>
          </w:tcPr>
          <w:p w:rsidR="003D43FB" w:rsidRPr="00B16742" w:rsidRDefault="003D43FB" w:rsidP="00295DE6">
            <w:pPr>
              <w:spacing w:line="480" w:lineRule="auto"/>
            </w:pPr>
            <w:r w:rsidRPr="00B16742">
              <w:t>73,1</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HF de DM</w:t>
            </w:r>
          </w:p>
        </w:tc>
        <w:tc>
          <w:tcPr>
            <w:tcW w:w="1080" w:type="dxa"/>
            <w:tcBorders>
              <w:top w:val="nil"/>
              <w:left w:val="nil"/>
              <w:bottom w:val="nil"/>
              <w:right w:val="nil"/>
            </w:tcBorders>
          </w:tcPr>
          <w:p w:rsidR="003D43FB" w:rsidRPr="00B16742" w:rsidRDefault="003D43FB" w:rsidP="00295DE6">
            <w:pPr>
              <w:spacing w:line="480" w:lineRule="auto"/>
            </w:pPr>
            <w:r w:rsidRPr="00B16742">
              <w:t>87</w:t>
            </w:r>
          </w:p>
        </w:tc>
        <w:tc>
          <w:tcPr>
            <w:tcW w:w="1081" w:type="dxa"/>
            <w:tcBorders>
              <w:top w:val="nil"/>
              <w:left w:val="nil"/>
              <w:bottom w:val="nil"/>
              <w:right w:val="nil"/>
            </w:tcBorders>
          </w:tcPr>
          <w:p w:rsidR="003D43FB" w:rsidRPr="00B16742" w:rsidRDefault="003D43FB" w:rsidP="00295DE6">
            <w:pPr>
              <w:spacing w:line="480" w:lineRule="auto"/>
            </w:pPr>
            <w:r w:rsidRPr="00B16742">
              <w:t>79,1</w:t>
            </w:r>
          </w:p>
        </w:tc>
        <w:tc>
          <w:tcPr>
            <w:tcW w:w="1080" w:type="dxa"/>
            <w:tcBorders>
              <w:top w:val="nil"/>
              <w:left w:val="nil"/>
              <w:bottom w:val="nil"/>
              <w:right w:val="nil"/>
            </w:tcBorders>
          </w:tcPr>
          <w:p w:rsidR="003D43FB" w:rsidRPr="00B16742" w:rsidRDefault="003D43FB" w:rsidP="00295DE6">
            <w:pPr>
              <w:spacing w:line="480" w:lineRule="auto"/>
            </w:pPr>
            <w:r w:rsidRPr="00B16742">
              <w:t>28</w:t>
            </w:r>
          </w:p>
        </w:tc>
        <w:tc>
          <w:tcPr>
            <w:tcW w:w="1081" w:type="dxa"/>
            <w:tcBorders>
              <w:top w:val="nil"/>
              <w:left w:val="nil"/>
              <w:bottom w:val="nil"/>
              <w:right w:val="nil"/>
            </w:tcBorders>
          </w:tcPr>
          <w:p w:rsidR="003D43FB" w:rsidRPr="00B16742" w:rsidRDefault="003D43FB" w:rsidP="00295DE6">
            <w:pPr>
              <w:spacing w:line="480" w:lineRule="auto"/>
            </w:pPr>
            <w:r w:rsidRPr="00B16742">
              <w:t>71,7</w:t>
            </w:r>
          </w:p>
        </w:tc>
        <w:tc>
          <w:tcPr>
            <w:tcW w:w="1080" w:type="dxa"/>
            <w:tcBorders>
              <w:top w:val="nil"/>
              <w:left w:val="nil"/>
              <w:bottom w:val="nil"/>
              <w:right w:val="nil"/>
            </w:tcBorders>
          </w:tcPr>
          <w:p w:rsidR="003D43FB" w:rsidRPr="00B16742" w:rsidRDefault="003D43FB" w:rsidP="00295DE6">
            <w:pPr>
              <w:spacing w:line="480" w:lineRule="auto"/>
            </w:pPr>
            <w:r w:rsidRPr="00B16742">
              <w:t>115</w:t>
            </w:r>
          </w:p>
        </w:tc>
        <w:tc>
          <w:tcPr>
            <w:tcW w:w="1081" w:type="dxa"/>
            <w:tcBorders>
              <w:top w:val="nil"/>
              <w:left w:val="nil"/>
              <w:bottom w:val="nil"/>
            </w:tcBorders>
          </w:tcPr>
          <w:p w:rsidR="003D43FB" w:rsidRPr="00B16742" w:rsidRDefault="003D43FB" w:rsidP="00295DE6">
            <w:pPr>
              <w:spacing w:line="480" w:lineRule="auto"/>
            </w:pPr>
            <w:r w:rsidRPr="00B16742">
              <w:t>77,1</w:t>
            </w:r>
          </w:p>
        </w:tc>
      </w:tr>
      <w:tr w:rsidR="00E311B5" w:rsidRPr="00B16742" w:rsidTr="00295DE6">
        <w:trPr>
          <w:trHeight w:val="24"/>
        </w:trPr>
        <w:tc>
          <w:tcPr>
            <w:tcW w:w="2161" w:type="dxa"/>
            <w:tcBorders>
              <w:top w:val="nil"/>
              <w:bottom w:val="single" w:sz="4" w:space="0" w:color="auto"/>
              <w:right w:val="nil"/>
            </w:tcBorders>
          </w:tcPr>
          <w:p w:rsidR="003D43FB" w:rsidRPr="00B16742" w:rsidRDefault="003D43FB" w:rsidP="00295DE6">
            <w:pPr>
              <w:spacing w:line="480" w:lineRule="auto"/>
            </w:pPr>
            <w:r w:rsidRPr="00B16742">
              <w:t>HF de Dislipidemia</w:t>
            </w:r>
          </w:p>
        </w:tc>
        <w:tc>
          <w:tcPr>
            <w:tcW w:w="1080" w:type="dxa"/>
            <w:tcBorders>
              <w:top w:val="nil"/>
              <w:left w:val="nil"/>
              <w:bottom w:val="single" w:sz="4" w:space="0" w:color="auto"/>
              <w:right w:val="nil"/>
            </w:tcBorders>
          </w:tcPr>
          <w:p w:rsidR="003D43FB" w:rsidRPr="00B16742" w:rsidRDefault="003D43FB" w:rsidP="00295DE6">
            <w:pPr>
              <w:spacing w:line="480" w:lineRule="auto"/>
            </w:pPr>
            <w:r w:rsidRPr="00B16742">
              <w:t>60</w:t>
            </w:r>
          </w:p>
        </w:tc>
        <w:tc>
          <w:tcPr>
            <w:tcW w:w="1081" w:type="dxa"/>
            <w:tcBorders>
              <w:top w:val="nil"/>
              <w:left w:val="nil"/>
              <w:bottom w:val="single" w:sz="4" w:space="0" w:color="auto"/>
              <w:right w:val="nil"/>
            </w:tcBorders>
          </w:tcPr>
          <w:p w:rsidR="003D43FB" w:rsidRPr="00B16742" w:rsidRDefault="003D43FB" w:rsidP="00295DE6">
            <w:pPr>
              <w:spacing w:line="480" w:lineRule="auto"/>
            </w:pPr>
            <w:r w:rsidRPr="00B16742">
              <w:t>54,5</w:t>
            </w:r>
          </w:p>
        </w:tc>
        <w:tc>
          <w:tcPr>
            <w:tcW w:w="1080" w:type="dxa"/>
            <w:tcBorders>
              <w:top w:val="nil"/>
              <w:left w:val="nil"/>
              <w:bottom w:val="single" w:sz="4" w:space="0" w:color="auto"/>
              <w:right w:val="nil"/>
            </w:tcBorders>
          </w:tcPr>
          <w:p w:rsidR="003D43FB" w:rsidRPr="00B16742" w:rsidRDefault="003D43FB" w:rsidP="00295DE6">
            <w:pPr>
              <w:spacing w:line="480" w:lineRule="auto"/>
            </w:pPr>
            <w:r w:rsidRPr="00B16742">
              <w:t>23</w:t>
            </w:r>
          </w:p>
        </w:tc>
        <w:tc>
          <w:tcPr>
            <w:tcW w:w="1081" w:type="dxa"/>
            <w:tcBorders>
              <w:top w:val="nil"/>
              <w:left w:val="nil"/>
              <w:bottom w:val="single" w:sz="4" w:space="0" w:color="auto"/>
              <w:right w:val="nil"/>
            </w:tcBorders>
          </w:tcPr>
          <w:p w:rsidR="003D43FB" w:rsidRPr="00B16742" w:rsidRDefault="003D43FB" w:rsidP="00295DE6">
            <w:pPr>
              <w:spacing w:line="480" w:lineRule="auto"/>
            </w:pPr>
            <w:r w:rsidRPr="00B16742">
              <w:t>58,9</w:t>
            </w:r>
          </w:p>
        </w:tc>
        <w:tc>
          <w:tcPr>
            <w:tcW w:w="1080" w:type="dxa"/>
            <w:tcBorders>
              <w:top w:val="nil"/>
              <w:left w:val="nil"/>
              <w:bottom w:val="single" w:sz="4" w:space="0" w:color="auto"/>
              <w:right w:val="nil"/>
            </w:tcBorders>
          </w:tcPr>
          <w:p w:rsidR="003D43FB" w:rsidRPr="00B16742" w:rsidRDefault="003D43FB" w:rsidP="00295DE6">
            <w:pPr>
              <w:spacing w:line="480" w:lineRule="auto"/>
            </w:pPr>
            <w:r w:rsidRPr="00B16742">
              <w:t>81</w:t>
            </w:r>
          </w:p>
        </w:tc>
        <w:tc>
          <w:tcPr>
            <w:tcW w:w="1081" w:type="dxa"/>
            <w:tcBorders>
              <w:top w:val="nil"/>
              <w:left w:val="nil"/>
              <w:bottom w:val="single" w:sz="4" w:space="0" w:color="auto"/>
            </w:tcBorders>
          </w:tcPr>
          <w:p w:rsidR="003D43FB" w:rsidRPr="00B16742" w:rsidRDefault="003D43FB" w:rsidP="00295DE6">
            <w:pPr>
              <w:spacing w:line="480" w:lineRule="auto"/>
            </w:pPr>
            <w:r w:rsidRPr="00B16742">
              <w:t>54,3</w:t>
            </w:r>
          </w:p>
        </w:tc>
      </w:tr>
    </w:tbl>
    <w:p w:rsidR="00D51FB4" w:rsidRDefault="00D51FB4" w:rsidP="00FB0F13">
      <w:pPr>
        <w:spacing w:line="360" w:lineRule="auto"/>
        <w:ind w:left="142" w:right="281"/>
        <w:jc w:val="both"/>
      </w:pPr>
      <w:r w:rsidRPr="00B16742">
        <w:t>HF - história familial; DAC - doença arterial coronária; AVE</w:t>
      </w:r>
      <w:r>
        <w:t xml:space="preserve"> – acidente vascular encefálico</w:t>
      </w:r>
      <w:r w:rsidRPr="00B16742">
        <w:t>; HAS - hipertensão arterial sistêmica; DM – diabetes mellitus</w:t>
      </w:r>
      <w:r>
        <w:t xml:space="preserve"> </w:t>
      </w:r>
    </w:p>
    <w:p w:rsidR="003D43FB" w:rsidRDefault="005E6E7D" w:rsidP="00D51FB4">
      <w:pPr>
        <w:ind w:left="142"/>
        <w:jc w:val="both"/>
      </w:pPr>
      <w:r>
        <w:t>Fonte: Os autores</w:t>
      </w:r>
      <w:r w:rsidR="00FD7907">
        <w:t xml:space="preserve"> (2015)</w:t>
      </w:r>
    </w:p>
    <w:p w:rsidR="00D51FB4" w:rsidRPr="00B16742" w:rsidRDefault="00D51FB4" w:rsidP="00D51FB4">
      <w:pPr>
        <w:ind w:firstLine="142"/>
        <w:jc w:val="both"/>
      </w:pPr>
    </w:p>
    <w:p w:rsidR="003165D8" w:rsidRDefault="003165D8" w:rsidP="003165D8">
      <w:pPr>
        <w:spacing w:line="480" w:lineRule="auto"/>
        <w:ind w:firstLine="851"/>
        <w:jc w:val="both"/>
      </w:pPr>
      <w:r w:rsidRPr="00B16742">
        <w:t xml:space="preserve">A análise dos indivíduos em relação ao sedentarismo mostrou valor médio para CT, LDLc, e TG aumentado nos indivíduos sedentários, comparado àqueles não sedentários, porém não houve diferença significativa entre os grupos, considerando p&lt;0,05. </w:t>
      </w:r>
    </w:p>
    <w:p w:rsidR="00D51FB4" w:rsidRPr="003165D8" w:rsidRDefault="003165D8" w:rsidP="003165D8">
      <w:pPr>
        <w:spacing w:line="480" w:lineRule="auto"/>
        <w:ind w:firstLine="851"/>
        <w:jc w:val="both"/>
      </w:pPr>
      <w:r w:rsidRPr="00B16742">
        <w:t xml:space="preserve">Analisando-se o perfil lipídico relacionado à história familiar de DAC, evidenciaram-se níveis séricos de CT, LDL, e TG diminuídos naqueles com história positiva em relação </w:t>
      </w:r>
      <w:r w:rsidRPr="00B16742">
        <w:lastRenderedPageBreak/>
        <w:t>àqueles sem histórico de DAC na família, sem diferença significativa. Neste estudo, indivíduos com história de AVE na família possuíam pior perfil lipídico quando comparado a aqueles sem história familiar,</w:t>
      </w:r>
      <w:r>
        <w:t xml:space="preserve"> </w:t>
      </w:r>
      <w:r w:rsidRPr="00B16742">
        <w:t xml:space="preserve">não havendo diferença </w:t>
      </w:r>
      <w:r>
        <w:t xml:space="preserve">significativa entre os grupos. </w:t>
      </w:r>
    </w:p>
    <w:p w:rsidR="00D51FB4" w:rsidRDefault="00D51FB4" w:rsidP="00842641">
      <w:pPr>
        <w:spacing w:line="480" w:lineRule="auto"/>
        <w:jc w:val="center"/>
        <w:rPr>
          <w:bCs/>
        </w:rPr>
      </w:pPr>
      <w:r>
        <w:rPr>
          <w:bCs/>
        </w:rPr>
        <w:t>TABELA 2</w:t>
      </w:r>
      <w:r w:rsidR="00295DE6">
        <w:rPr>
          <w:bCs/>
        </w:rPr>
        <w:t xml:space="preserve"> </w:t>
      </w:r>
    </w:p>
    <w:p w:rsidR="00D51FB4" w:rsidRPr="00D51FB4" w:rsidRDefault="00841E94" w:rsidP="00D51FB4">
      <w:pPr>
        <w:spacing w:line="480" w:lineRule="auto"/>
        <w:ind w:hanging="567"/>
        <w:jc w:val="center"/>
        <w:rPr>
          <w:bCs/>
        </w:rPr>
      </w:pPr>
      <w:r w:rsidRPr="00841E94">
        <w:rPr>
          <w:noProof/>
        </w:rPr>
        <w:pict>
          <v:shapetype id="_x0000_t32" coordsize="21600,21600" o:spt="32" o:oned="t" path="m,l21600,21600e" filled="f">
            <v:path arrowok="t" fillok="f" o:connecttype="none"/>
            <o:lock v:ext="edit" shapetype="t"/>
          </v:shapetype>
          <v:shape id="_x0000_s1028" type="#_x0000_t32" style="position:absolute;left:0;text-align:left;margin-left:-28.9pt;margin-top:42.5pt;width:510pt;height:.75pt;flip:y;z-index:251658240" o:connectortype="straight"/>
        </w:pict>
      </w:r>
      <w:r w:rsidR="00D51FB4" w:rsidRPr="00B16742">
        <w:rPr>
          <w:bCs/>
        </w:rPr>
        <w:t>Valores de mediana para perfil lipídico e glicemia de jejum, de acordo com o sexo</w:t>
      </w:r>
    </w:p>
    <w:tbl>
      <w:tblPr>
        <w:tblpPr w:leftFromText="141" w:rightFromText="141" w:vertAnchor="text" w:horzAnchor="margin" w:tblpXSpec="center" w:tblpY="334"/>
        <w:tblW w:w="10202" w:type="dxa"/>
        <w:tblCellMar>
          <w:left w:w="70" w:type="dxa"/>
          <w:right w:w="70" w:type="dxa"/>
        </w:tblCellMar>
        <w:tblLook w:val="04A0"/>
      </w:tblPr>
      <w:tblGrid>
        <w:gridCol w:w="1819"/>
        <w:gridCol w:w="2701"/>
        <w:gridCol w:w="2438"/>
        <w:gridCol w:w="1622"/>
        <w:gridCol w:w="1622"/>
      </w:tblGrid>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D51FB4" w:rsidP="00D51FB4">
            <w:pPr>
              <w:spacing w:line="480" w:lineRule="auto"/>
              <w:rPr>
                <w:bCs/>
              </w:rPr>
            </w:pPr>
            <w:r>
              <w:rPr>
                <w:bCs/>
              </w:rPr>
              <w:t xml:space="preserve"> </w:t>
            </w:r>
            <w:r w:rsidR="00517B65" w:rsidRPr="00B16742">
              <w:rPr>
                <w:bCs/>
              </w:rPr>
              <w:t>Perfil lipídico (mg/dl)</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Feminino</w:t>
            </w:r>
            <w:r w:rsidR="00FB0F13">
              <w:t xml:space="preserve"> </w:t>
            </w:r>
            <w:r w:rsidRPr="00B16742">
              <w:t xml:space="preserve">(N =110)                        </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Masculino (N=39)</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Total (N=149)</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p w:rsidR="00517B65" w:rsidRPr="00B16742" w:rsidRDefault="00517B65" w:rsidP="00D51FB4">
            <w:pPr>
              <w:spacing w:line="480" w:lineRule="auto"/>
              <w:jc w:val="center"/>
            </w:pPr>
            <w:r w:rsidRPr="00B16742">
              <w:t>Valor “P”</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jc w:val="both"/>
              <w:rPr>
                <w:bCs/>
              </w:rPr>
            </w:pPr>
            <w:r w:rsidRPr="00B16742">
              <w:rPr>
                <w:bCs/>
              </w:rPr>
              <w:t xml:space="preserve">Colesterol Total                                     </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nil"/>
              <w:left w:val="nil"/>
              <w:bottom w:val="nil"/>
              <w:right w:val="single" w:sz="4" w:space="0" w:color="auto"/>
            </w:tcBorders>
          </w:tcPr>
          <w:p w:rsidR="00517B65" w:rsidRPr="00B16742" w:rsidRDefault="00517B65" w:rsidP="00D51FB4">
            <w:pPr>
              <w:spacing w:line="480" w:lineRule="auto"/>
              <w:jc w:val="center"/>
            </w:pPr>
            <w:r w:rsidRPr="00B16742">
              <w:t>0,</w:t>
            </w:r>
            <w:r w:rsidR="00B16742" w:rsidRPr="00B16742">
              <w:t>3</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 xml:space="preserve">Mediana </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186</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154</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xml:space="preserve"> 176</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Min-Max</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92 - 326                                           </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 94 -200                                       </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92 -326</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single" w:sz="4" w:space="0" w:color="auto"/>
              <w:left w:val="single" w:sz="4" w:space="0" w:color="auto"/>
              <w:bottom w:val="nil"/>
              <w:right w:val="nil"/>
            </w:tcBorders>
            <w:shd w:val="clear" w:color="auto" w:fill="auto"/>
            <w:noWrap/>
            <w:vAlign w:val="bottom"/>
            <w:hideMark/>
          </w:tcPr>
          <w:p w:rsidR="00517B65" w:rsidRPr="00B16742" w:rsidRDefault="00517B65" w:rsidP="00B16742">
            <w:pPr>
              <w:spacing w:line="480" w:lineRule="auto"/>
              <w:rPr>
                <w:bCs/>
              </w:rPr>
            </w:pPr>
            <w:r w:rsidRPr="00B16742">
              <w:rPr>
                <w:bCs/>
              </w:rPr>
              <w:t>HDLc</w:t>
            </w:r>
          </w:p>
        </w:tc>
        <w:tc>
          <w:tcPr>
            <w:tcW w:w="2701"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single" w:sz="4" w:space="0" w:color="auto"/>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single" w:sz="4" w:space="0" w:color="auto"/>
              <w:left w:val="nil"/>
              <w:bottom w:val="nil"/>
              <w:right w:val="single" w:sz="4" w:space="0" w:color="auto"/>
            </w:tcBorders>
          </w:tcPr>
          <w:p w:rsidR="00517B65" w:rsidRPr="00B16742" w:rsidRDefault="00517B65" w:rsidP="00D51FB4">
            <w:pPr>
              <w:spacing w:line="480" w:lineRule="auto"/>
              <w:jc w:val="center"/>
            </w:pPr>
            <w:r w:rsidRPr="00B16742">
              <w:t>0,</w:t>
            </w:r>
            <w:r w:rsidR="00B16742" w:rsidRPr="00B16742">
              <w:t>006</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 xml:space="preserve">Mediana </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57</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58</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58</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Min-Max</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 30 – 125</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35 - 109                                       </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 xml:space="preserve">30 - 125 </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single" w:sz="4" w:space="0" w:color="auto"/>
              <w:left w:val="single" w:sz="4" w:space="0" w:color="auto"/>
              <w:bottom w:val="nil"/>
              <w:right w:val="nil"/>
            </w:tcBorders>
            <w:shd w:val="clear" w:color="auto" w:fill="auto"/>
            <w:noWrap/>
            <w:vAlign w:val="bottom"/>
            <w:hideMark/>
          </w:tcPr>
          <w:p w:rsidR="00517B65" w:rsidRPr="00B16742" w:rsidRDefault="00517B65" w:rsidP="00B16742">
            <w:pPr>
              <w:spacing w:line="480" w:lineRule="auto"/>
              <w:rPr>
                <w:bCs/>
              </w:rPr>
            </w:pPr>
            <w:r w:rsidRPr="00B16742">
              <w:rPr>
                <w:bCs/>
              </w:rPr>
              <w:t>LDLc</w:t>
            </w:r>
          </w:p>
        </w:tc>
        <w:tc>
          <w:tcPr>
            <w:tcW w:w="2701"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single" w:sz="4" w:space="0" w:color="auto"/>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single" w:sz="4" w:space="0" w:color="auto"/>
              <w:left w:val="nil"/>
              <w:bottom w:val="nil"/>
              <w:right w:val="single" w:sz="4" w:space="0" w:color="auto"/>
            </w:tcBorders>
          </w:tcPr>
          <w:p w:rsidR="00517B65" w:rsidRPr="00B16742" w:rsidRDefault="00517B65" w:rsidP="00D51FB4">
            <w:pPr>
              <w:spacing w:line="480" w:lineRule="auto"/>
              <w:jc w:val="center"/>
            </w:pPr>
            <w:r w:rsidRPr="00B16742">
              <w:t>0,11</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Mediana</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105</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90</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105</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Min-Max </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  11 - 236                                               </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36 - 128                                       </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11 – 236</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single" w:sz="4" w:space="0" w:color="auto"/>
              <w:left w:val="single" w:sz="4" w:space="0" w:color="auto"/>
              <w:bottom w:val="nil"/>
              <w:right w:val="nil"/>
            </w:tcBorders>
            <w:shd w:val="clear" w:color="auto" w:fill="auto"/>
            <w:noWrap/>
            <w:vAlign w:val="bottom"/>
            <w:hideMark/>
          </w:tcPr>
          <w:p w:rsidR="00517B65" w:rsidRPr="00B16742" w:rsidRDefault="00517B65" w:rsidP="00B16742">
            <w:pPr>
              <w:spacing w:line="480" w:lineRule="auto"/>
              <w:rPr>
                <w:bCs/>
              </w:rPr>
            </w:pPr>
            <w:r w:rsidRPr="00B16742">
              <w:rPr>
                <w:bCs/>
              </w:rPr>
              <w:t>Triglicérides</w:t>
            </w:r>
          </w:p>
        </w:tc>
        <w:tc>
          <w:tcPr>
            <w:tcW w:w="2701"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single" w:sz="4" w:space="0" w:color="auto"/>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single" w:sz="4" w:space="0" w:color="auto"/>
              <w:left w:val="nil"/>
              <w:bottom w:val="nil"/>
              <w:right w:val="single" w:sz="4" w:space="0" w:color="auto"/>
            </w:tcBorders>
          </w:tcPr>
          <w:p w:rsidR="00517B65" w:rsidRPr="00B16742" w:rsidRDefault="00517B65" w:rsidP="00D51FB4">
            <w:pPr>
              <w:spacing w:line="480" w:lineRule="auto"/>
              <w:jc w:val="center"/>
            </w:pPr>
            <w:r w:rsidRPr="00B16742">
              <w:t>0,</w:t>
            </w:r>
            <w:r w:rsidR="00B16742" w:rsidRPr="00B16742">
              <w:t>032</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Mediana</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75</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87</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xml:space="preserve"> 96</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Min-Max </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 24 - 265                                               </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32 - 238                                       </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 xml:space="preserve">25 - 265         </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single" w:sz="4" w:space="0" w:color="auto"/>
              <w:left w:val="single" w:sz="4" w:space="0" w:color="auto"/>
              <w:bottom w:val="nil"/>
              <w:right w:val="nil"/>
            </w:tcBorders>
            <w:shd w:val="clear" w:color="auto" w:fill="auto"/>
            <w:noWrap/>
            <w:vAlign w:val="bottom"/>
            <w:hideMark/>
          </w:tcPr>
          <w:p w:rsidR="00517B65" w:rsidRPr="00B16742" w:rsidRDefault="00517B65" w:rsidP="00B16742">
            <w:pPr>
              <w:spacing w:line="480" w:lineRule="auto"/>
              <w:rPr>
                <w:bCs/>
              </w:rPr>
            </w:pPr>
            <w:r w:rsidRPr="00B16742">
              <w:rPr>
                <w:bCs/>
              </w:rPr>
              <w:t xml:space="preserve">Glicose </w:t>
            </w:r>
          </w:p>
        </w:tc>
        <w:tc>
          <w:tcPr>
            <w:tcW w:w="2701"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single" w:sz="4" w:space="0" w:color="auto"/>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single" w:sz="4" w:space="0" w:color="auto"/>
              <w:left w:val="nil"/>
              <w:bottom w:val="nil"/>
              <w:right w:val="single" w:sz="4" w:space="0" w:color="auto"/>
            </w:tcBorders>
          </w:tcPr>
          <w:p w:rsidR="00517B65" w:rsidRPr="00B16742" w:rsidRDefault="00517B65" w:rsidP="00D51FB4">
            <w:pPr>
              <w:spacing w:line="480" w:lineRule="auto"/>
              <w:jc w:val="center"/>
            </w:pPr>
            <w:r w:rsidRPr="00B16742">
              <w:t>0,486</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Mediana</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81</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85</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79</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841E94" w:rsidP="00B16742">
            <w:pPr>
              <w:spacing w:line="480" w:lineRule="auto"/>
            </w:pPr>
            <w:r>
              <w:rPr>
                <w:noProof/>
              </w:rPr>
              <w:pict>
                <v:shape id="_x0000_s1027" type="#_x0000_t32" style="position:absolute;margin-left:-3.35pt;margin-top:26.15pt;width:510pt;height:.75pt;flip:y;z-index:251657216;mso-position-horizontal-relative:text;mso-position-vertical-relative:text" o:connectortype="straight"/>
              </w:pict>
            </w:r>
            <w:r w:rsidR="00517B65" w:rsidRPr="00B16742">
              <w:t>Min-Max</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62 - 97                                                  </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71 - 100                                       </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62 – 100</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bl>
    <w:p w:rsidR="00D51FB4" w:rsidRDefault="00D51FB4" w:rsidP="00D51FB4">
      <w:pPr>
        <w:spacing w:line="360" w:lineRule="auto"/>
        <w:ind w:left="-567"/>
        <w:jc w:val="both"/>
        <w:rPr>
          <w:bCs/>
        </w:rPr>
      </w:pPr>
      <w:r w:rsidRPr="00B16742">
        <w:rPr>
          <w:bCs/>
        </w:rPr>
        <w:t>LDLc - fração de colesterol da lipoproteína de baixa densidade; HDLc - fração de colesterol da lipoproteína de alta densidade.</w:t>
      </w:r>
    </w:p>
    <w:p w:rsidR="00D51FB4" w:rsidRDefault="00D51FB4" w:rsidP="00D51FB4">
      <w:pPr>
        <w:spacing w:line="360" w:lineRule="auto"/>
        <w:ind w:left="-567"/>
        <w:jc w:val="both"/>
        <w:rPr>
          <w:bCs/>
        </w:rPr>
      </w:pPr>
      <w:r>
        <w:rPr>
          <w:bCs/>
        </w:rPr>
        <w:t>Fonte: Os autores</w:t>
      </w:r>
      <w:r w:rsidR="00FD7907">
        <w:rPr>
          <w:bCs/>
        </w:rPr>
        <w:t xml:space="preserve"> (2015)</w:t>
      </w:r>
    </w:p>
    <w:p w:rsidR="003D43FB" w:rsidRPr="00B16742" w:rsidRDefault="003D43FB" w:rsidP="00FB0F13">
      <w:pPr>
        <w:spacing w:line="480" w:lineRule="auto"/>
        <w:ind w:firstLine="851"/>
        <w:jc w:val="both"/>
      </w:pPr>
      <w:r w:rsidRPr="00B16742">
        <w:lastRenderedPageBreak/>
        <w:t xml:space="preserve">Considerando-se a história familiar de dislipidemia, aqueles com história positiva, possuíram níveis séricos elevados de CT, HDL, LDL em relação àqueles com história negativa; porém, níveis de triglicerídeos menores, havendo diferença significativa (p=0,048). </w:t>
      </w:r>
    </w:p>
    <w:p w:rsidR="003D43FB" w:rsidRPr="00B16742" w:rsidRDefault="003D43FB" w:rsidP="00FB0F13">
      <w:pPr>
        <w:spacing w:line="480" w:lineRule="auto"/>
        <w:ind w:firstLine="851"/>
        <w:jc w:val="both"/>
      </w:pPr>
      <w:r w:rsidRPr="00B16742">
        <w:t>Em relação ao consumo de álcool, o grupo que não fazia uso obteve médias menores nos n</w:t>
      </w:r>
      <w:r w:rsidR="00FB0F13">
        <w:t>íveis séricos de CT (170 mg/dl</w:t>
      </w:r>
      <w:r w:rsidRPr="00B16742">
        <w:t xml:space="preserve">), LDL (93,32), TG (99,37) comparando-se com aqueles que consumiam, não sendo observada diferença significativa entre os grupos. </w:t>
      </w:r>
    </w:p>
    <w:p w:rsidR="003D43FB" w:rsidRPr="00B16742" w:rsidRDefault="003D43FB" w:rsidP="00FB0F13">
      <w:pPr>
        <w:spacing w:line="480" w:lineRule="auto"/>
        <w:ind w:firstLine="851"/>
        <w:jc w:val="both"/>
      </w:pPr>
      <w:r w:rsidRPr="00B16742">
        <w:t xml:space="preserve">Ao relacionar o perfil lipídico com o IMC dos indivíduos, nos obesos foram encontrados níveis séricos aumentados de CT (187,11), LDL (109,11), TG (135,56) e diminuídos de HDL (50,78), comparando-se com indivíduos com o IMC &lt;30 kg/m². Houve diferença significativa estatística na análise dos triglicerídeos entre os grupos (p=0,032). </w:t>
      </w:r>
    </w:p>
    <w:p w:rsidR="003D43FB" w:rsidRPr="00B16742" w:rsidRDefault="003D43FB" w:rsidP="00FD7907">
      <w:pPr>
        <w:spacing w:line="480" w:lineRule="auto"/>
        <w:ind w:firstLine="851"/>
        <w:jc w:val="both"/>
      </w:pPr>
      <w:r w:rsidRPr="00B16742">
        <w:t>Quando comparado o perfil lipídico dos acadêmicos com história familiar de DAC, os acadêmicos apresentaram n</w:t>
      </w:r>
      <w:r w:rsidR="00217821">
        <w:t>íveis séricos de CT, LDLc</w:t>
      </w:r>
      <w:r w:rsidRPr="00B16742">
        <w:t xml:space="preserve"> e TG reduzidos em relação aos que tinham história negativa, não havendo diferença significativa entre os grupos.   </w:t>
      </w:r>
    </w:p>
    <w:p w:rsidR="003D43FB" w:rsidRPr="00FD7907" w:rsidRDefault="00FD7907" w:rsidP="00FD7907">
      <w:pPr>
        <w:spacing w:line="480" w:lineRule="auto"/>
        <w:rPr>
          <w:b/>
        </w:rPr>
      </w:pPr>
      <w:r w:rsidRPr="00FD7907">
        <w:rPr>
          <w:b/>
        </w:rPr>
        <w:t>4-</w:t>
      </w:r>
      <w:r w:rsidR="003D43FB" w:rsidRPr="00FD7907">
        <w:rPr>
          <w:b/>
        </w:rPr>
        <w:t>DISCUSSÃO</w:t>
      </w:r>
      <w:r w:rsidR="00DD2807" w:rsidRPr="00FD7907">
        <w:rPr>
          <w:b/>
        </w:rPr>
        <w:t xml:space="preserve"> </w:t>
      </w:r>
    </w:p>
    <w:p w:rsidR="003D43FB" w:rsidRPr="00B16742" w:rsidRDefault="003D43FB" w:rsidP="00FB0F13">
      <w:pPr>
        <w:spacing w:line="480" w:lineRule="auto"/>
        <w:ind w:firstLine="851"/>
        <w:jc w:val="both"/>
        <w:rPr>
          <w:lang w:val="pt-PT"/>
        </w:rPr>
      </w:pPr>
      <w:r w:rsidRPr="00B16742">
        <w:t xml:space="preserve">  No Brasil, as doenças cardiovasculares representam a principal causa de morte. Esta situação pode ser revertida a partir da adoção de medidas preventivas que modifiquem os fatores de risco para DCV, os quais têm aumentado na população jovem. </w:t>
      </w:r>
      <w:r w:rsidRPr="00B16742">
        <w:rPr>
          <w:rStyle w:val="hps"/>
          <w:lang w:val="pt-PT"/>
        </w:rPr>
        <w:t>Vários fatores de risco estão envolvidos naetiologia das DCV</w:t>
      </w:r>
      <w:r w:rsidRPr="00B16742">
        <w:rPr>
          <w:lang w:val="pt-PT"/>
        </w:rPr>
        <w:t xml:space="preserve"> como </w:t>
      </w:r>
      <w:r w:rsidRPr="00B16742">
        <w:rPr>
          <w:rStyle w:val="hps"/>
          <w:lang w:val="pt-PT"/>
        </w:rPr>
        <w:t>idade</w:t>
      </w:r>
      <w:r w:rsidRPr="00B16742">
        <w:rPr>
          <w:lang w:val="pt-PT"/>
        </w:rPr>
        <w:t xml:space="preserve">, </w:t>
      </w:r>
      <w:r w:rsidRPr="00B16742">
        <w:rPr>
          <w:rStyle w:val="hps"/>
          <w:lang w:val="pt-PT"/>
        </w:rPr>
        <w:t>hipertensão</w:t>
      </w:r>
      <w:r w:rsidRPr="00B16742">
        <w:rPr>
          <w:lang w:val="pt-PT"/>
        </w:rPr>
        <w:t xml:space="preserve">, </w:t>
      </w:r>
      <w:r w:rsidRPr="00B16742">
        <w:rPr>
          <w:rStyle w:val="hps"/>
          <w:lang w:val="pt-PT"/>
        </w:rPr>
        <w:t>obesidade</w:t>
      </w:r>
      <w:r w:rsidRPr="00B16742">
        <w:rPr>
          <w:lang w:val="pt-PT"/>
        </w:rPr>
        <w:t xml:space="preserve">, </w:t>
      </w:r>
      <w:r w:rsidRPr="00B16742">
        <w:rPr>
          <w:rStyle w:val="hps"/>
          <w:lang w:val="pt-PT"/>
        </w:rPr>
        <w:t>dislipidemia e diabetes</w:t>
      </w:r>
      <w:r w:rsidR="00842641">
        <w:rPr>
          <w:rStyle w:val="hps"/>
          <w:lang w:val="pt-PT"/>
        </w:rPr>
        <w:t xml:space="preserve"> </w:t>
      </w:r>
      <w:r w:rsidRPr="00B16742">
        <w:rPr>
          <w:lang w:val="pt-PT"/>
        </w:rPr>
        <w:t>(</w:t>
      </w:r>
      <w:r w:rsidRPr="00B16742">
        <w:t>CONTRERAS</w:t>
      </w:r>
      <w:r w:rsidR="00592F15">
        <w:t xml:space="preserve"> et al.</w:t>
      </w:r>
      <w:r w:rsidRPr="00B16742">
        <w:t>, 2009)</w:t>
      </w:r>
      <w:r w:rsidRPr="00B16742">
        <w:rPr>
          <w:lang w:val="pt-PT"/>
        </w:rPr>
        <w:t>.</w:t>
      </w:r>
    </w:p>
    <w:p w:rsidR="003D43FB" w:rsidRPr="005E6E7D" w:rsidRDefault="00FB0F13" w:rsidP="00FB0F13">
      <w:pPr>
        <w:spacing w:line="480" w:lineRule="auto"/>
        <w:ind w:firstLine="851"/>
        <w:jc w:val="both"/>
        <w:rPr>
          <w:lang w:val="pt-PT"/>
        </w:rPr>
      </w:pPr>
      <w:r>
        <w:rPr>
          <w:lang w:val="pt-PT"/>
        </w:rPr>
        <w:t xml:space="preserve"> </w:t>
      </w:r>
      <w:r w:rsidR="003D43FB" w:rsidRPr="00B16742">
        <w:rPr>
          <w:lang w:val="pt-PT"/>
        </w:rPr>
        <w:t>Níveis plasmáticos de LDL elevados e HDL reduzidos representam a principal causa de DAC.  O colesterol total e LDL elevados têm sido correlacionados com alterações na intima e média da parededos vasos, assim como da complacência arterial</w:t>
      </w:r>
      <w:r>
        <w:rPr>
          <w:lang w:val="pt-PT"/>
        </w:rPr>
        <w:t xml:space="preserve"> </w:t>
      </w:r>
      <w:r w:rsidR="003D43FB" w:rsidRPr="00B16742">
        <w:rPr>
          <w:lang w:val="pt-PT"/>
        </w:rPr>
        <w:t>(</w:t>
      </w:r>
      <w:r w:rsidR="00592F15">
        <w:t>CONTRERAS et al.</w:t>
      </w:r>
      <w:r w:rsidR="003D43FB" w:rsidRPr="00B16742">
        <w:t xml:space="preserve">, </w:t>
      </w:r>
      <w:r w:rsidR="00592F15" w:rsidRPr="00B16742">
        <w:t>2009)</w:t>
      </w:r>
      <w:r w:rsidR="003D43FB" w:rsidRPr="00B16742">
        <w:rPr>
          <w:lang w:val="pt-PT"/>
        </w:rPr>
        <w:t>.</w:t>
      </w:r>
      <w:r w:rsidR="005E6E7D">
        <w:rPr>
          <w:lang w:val="pt-PT"/>
        </w:rPr>
        <w:t xml:space="preserve"> </w:t>
      </w:r>
      <w:r w:rsidR="003D43FB" w:rsidRPr="00B16742">
        <w:t>No presente estudo, avaliamos o perfil lipídico e a presença de outros fatores de risco associados a DCV de 149 estudantes.</w:t>
      </w:r>
    </w:p>
    <w:p w:rsidR="003D43FB" w:rsidRPr="00B16742" w:rsidRDefault="003D43FB" w:rsidP="00FB0F13">
      <w:pPr>
        <w:spacing w:line="480" w:lineRule="auto"/>
        <w:ind w:firstLine="851"/>
        <w:jc w:val="both"/>
      </w:pPr>
      <w:r w:rsidRPr="00B16742">
        <w:lastRenderedPageBreak/>
        <w:t xml:space="preserve"> Caracterizam-se as dislipidemias por distúrbios nos níveis de lipídios circulantes com ou sem repercussão sobre o território vascular, associadas ou não a manifestações clínicas. Podem sofrer influências genéticas ou ambientais. Entre as variáveis adquiridas envolvidas na determinação do perfil lipídico incluem-se tabagismo, sedentarismo e dieta</w:t>
      </w:r>
      <w:r w:rsidR="00FB0F13">
        <w:t xml:space="preserve"> </w:t>
      </w:r>
      <w:r w:rsidR="00592F15">
        <w:t>(COELHO et al.</w:t>
      </w:r>
      <w:r w:rsidRPr="00B16742">
        <w:t>, 2005)</w:t>
      </w:r>
      <w:r w:rsidR="00592F15">
        <w:rPr>
          <w:rStyle w:val="null"/>
        </w:rPr>
        <w:t>.</w:t>
      </w:r>
    </w:p>
    <w:p w:rsidR="003D43FB" w:rsidRPr="00B16742" w:rsidRDefault="003D43FB" w:rsidP="00FB0F13">
      <w:pPr>
        <w:spacing w:line="480" w:lineRule="auto"/>
        <w:ind w:firstLine="851"/>
        <w:jc w:val="both"/>
      </w:pPr>
      <w:r w:rsidRPr="00B16742">
        <w:t>Aproximadamente 40% dos participantes de nossa pesquisa admitiram ter modificado os hábitos alimentares após o ingresso na vida acadêmica, e 32,9% consideram não possuir uma alimentação saudável. Estudos que avaliaram os hábitos alimentares de estudantes universitários mostraram que a maioria destes não tem uma alimentação saudável, possuindo elevada ingestão de alimentos doces e gordurosos e baixa ingestão de frutas e hortaliças</w:t>
      </w:r>
      <w:r w:rsidR="00FB0F13">
        <w:t xml:space="preserve"> </w:t>
      </w:r>
      <w:r w:rsidRPr="00B16742">
        <w:rPr>
          <w:lang w:val="pt-PT"/>
        </w:rPr>
        <w:t>(</w:t>
      </w:r>
      <w:r w:rsidR="00592F15">
        <w:t>CONTRERAS et al</w:t>
      </w:r>
      <w:r w:rsidR="003165D8">
        <w:t xml:space="preserve">, </w:t>
      </w:r>
      <w:r w:rsidRPr="00B16742">
        <w:t>2009). Os novos comportamentos e relações sociais influenciam os maus hábitos destes estudantes, sugerindo compulsão alimentar e ansiedade. Assim, a alimentação pode tornar-se uma “’válvula de escape” para as situações de estresse físico e mental</w:t>
      </w:r>
      <w:r w:rsidR="00FB0F13">
        <w:t xml:space="preserve"> </w:t>
      </w:r>
      <w:r w:rsidR="00592F15">
        <w:t>(MARCONDELLI;</w:t>
      </w:r>
      <w:r w:rsidR="00E46365" w:rsidRPr="00E46365">
        <w:t xml:space="preserve"> </w:t>
      </w:r>
      <w:r w:rsidR="00E46365" w:rsidRPr="00B16742">
        <w:t>COSTA;</w:t>
      </w:r>
      <w:r w:rsidR="00592F15">
        <w:t xml:space="preserve"> </w:t>
      </w:r>
      <w:r w:rsidRPr="00B16742">
        <w:t>SCHMITZ, 2008). A ingestão calórica dos acadêmicos sofre alteração ao se tornar comum a omissão de refeições, o consumo de lanches rápidos e ingestão de alimentos não adequados de acordo com o v</w:t>
      </w:r>
      <w:r w:rsidR="00592F15">
        <w:t>alor nutricional (COELHO et al.</w:t>
      </w:r>
      <w:r w:rsidR="00342A5E">
        <w:t>,</w:t>
      </w:r>
      <w:r w:rsidR="00342A5E" w:rsidRPr="00B16742">
        <w:t xml:space="preserve"> 2005</w:t>
      </w:r>
      <w:r w:rsidRPr="00B16742">
        <w:t>)</w:t>
      </w:r>
      <w:r w:rsidR="00592F15">
        <w:rPr>
          <w:rStyle w:val="null"/>
        </w:rPr>
        <w:t>.</w:t>
      </w:r>
    </w:p>
    <w:p w:rsidR="003D43FB" w:rsidRPr="00B16742" w:rsidRDefault="003D43FB" w:rsidP="00342A5E">
      <w:pPr>
        <w:spacing w:line="480" w:lineRule="auto"/>
        <w:ind w:firstLine="851"/>
        <w:jc w:val="both"/>
      </w:pPr>
      <w:r w:rsidRPr="00B16742">
        <w:t xml:space="preserve">Sabe-se que a associação de adequados hábitos alimentares e a prática de exercícios físicos </w:t>
      </w:r>
      <w:r w:rsidR="00342A5E" w:rsidRPr="00B16742">
        <w:t>aperfeiçoam</w:t>
      </w:r>
      <w:r w:rsidRPr="00B16742">
        <w:t xml:space="preserve"> alterações no perfil lipoproteico, tendo repercussões benéficas nas dislipidemias. Os mecanismos fisiológicos envolvidos da prática de atividades físicas ocasionam um perfil lipídico favorável devido a interações entre enzimas, hormônios e </w:t>
      </w:r>
      <w:r w:rsidR="00342A5E">
        <w:t>r</w:t>
      </w:r>
      <w:r w:rsidR="00342A5E" w:rsidRPr="00B16742">
        <w:t>eceptores</w:t>
      </w:r>
      <w:r w:rsidR="00342A5E">
        <w:t xml:space="preserve"> </w:t>
      </w:r>
      <w:r w:rsidR="00841E94" w:rsidRPr="00B16742">
        <w:fldChar w:fldCharType="begin"/>
      </w:r>
      <w:r w:rsidRPr="00B16742">
        <w:instrText xml:space="preserve"> ADDIN EN.CITE &lt;EndNote&gt;&lt;Cite&gt;&lt;Author&gt;Guedes&lt;/Author&gt;&lt;Year&gt;2007&lt;/Year&gt;&lt;RecNum&gt;1291&lt;/RecNum&gt;&lt;record&gt;&lt;rec-number&gt;1291&lt;/rec-number&gt;&lt;foreign-keys&gt;&lt;key app="EN" db-id="9d0xs0fxlaw5a5ex0wpvrsvh5z2adw90ftfs"&gt;1291&lt;/key&gt;&lt;/foreign-keys&gt;&lt;ref-type name="Journal Article"&gt;17&lt;/ref-type&gt;&lt;contributors&gt;&lt;authors&gt;&lt;author&gt;Guedes, Dartagnan Pinto&lt;/author&gt;&lt;author&gt;Gonçalves, Leandro A.V. Verde&lt;/author&gt;&lt;/authors&gt;&lt;/contributors&gt;&lt;titles&gt;&lt;title&gt;Impacto da prática habitual de atividade física no perfil lipídico de adultos&lt;/title&gt;&lt;secondary-title&gt;Arquivos Brasileiros de Endocrinologia &amp;amp; Metabologia&lt;/secondary-title&gt;&lt;/titles&gt;&lt;periodical&gt;&lt;full-title&gt;Arquivos Brasileiros de Endocrinologia &amp;amp; Metabologia&lt;/full-title&gt;&lt;/periodical&gt;&lt;pages&gt;72-78&lt;/pages&gt;&lt;volume&gt;51&lt;/volume&gt;&lt;dates&gt;&lt;year&gt;2007&lt;/year&gt;&lt;/dates&gt;&lt;isbn&gt;0004-2730&lt;/isbn&gt;&lt;urls&gt;&lt;related-urls&gt;&lt;url&gt;http://www.scielo.br/scielo.php?script=sci_arttext&amp;amp;pid=S0004-27302007000100012&amp;amp;nrm=iso&lt;/url&gt;&lt;/related-urls&gt;&lt;/urls&gt;&lt;/record&gt;&lt;/Cite&gt;&lt;Cite&gt;&lt;Author&gt;Gonçalves&lt;/Author&gt;&lt;RecNum&gt;1304&lt;/RecNum&gt;&lt;record&gt;&lt;rec-number&gt;1304&lt;/rec-number&gt;&lt;foreign-keys&gt;&lt;key app="EN" db-id="9d0xs0fxlaw5a5ex0wpvrsvh5z2adw90ftfs"&gt;1304&lt;/key&gt;&lt;/foreign-keys&gt;&lt;ref-type name="Journal Article"&gt;17&lt;/ref-type&gt;&lt;contributors&gt;&lt;authors&gt;&lt;author&gt;Gonçalves, Vivian Siqueira S.&lt;/author&gt;&lt;author&gt;Chaves, Otaviana Cardoso&lt;/author&gt;&lt;author&gt;Ribeiro, Sônia Machado R.&lt;/author&gt;&lt;author&gt;Sant&amp;apos;ana, Luciana Ferreira R.&lt;/author&gt;&lt;author&gt;Franceschini, Sylvia do Carmo C.&lt;/author&gt;&lt;author&gt;Priore, Silvia Eloiza&lt;/author&gt;&lt;/authors&gt;&lt;/contributors&gt;&lt;titles&gt;&lt;title&gt;Disponibilidade domiciliar de lipídeos para consumo e sua relação o com os lipídeos séricos de adolescentes&lt;/title&gt;&lt;secondary-title&gt;Revista Paulista de Pediatria&lt;/secondary-title&gt;&lt;/titles&gt;&lt;periodical&gt;&lt;full-title&gt;Revista Paulista de Pediatria&lt;/full-title&gt;&lt;/periodical&gt;&lt;pages&gt;229-236&lt;/pages&gt;&lt;volume&gt;30&lt;/volume&gt;&lt;dates&gt;&lt;/dates&gt;&lt;isbn&gt;0103-0582&lt;/isbn&gt;&lt;urls&gt;&lt;related-urls&gt;&lt;url&gt;http://www.scielo.br/scielo.php?script=sci_arttext&amp;amp;pid=S0103-05822012000200012&amp;amp;nrm=iso&lt;/url&gt;&lt;/related-urls&gt;&lt;/urls&gt;&lt;/record&gt;&lt;/Cite&gt;&lt;/EndNote&gt;</w:instrText>
      </w:r>
      <w:r w:rsidR="00841E94" w:rsidRPr="00B16742">
        <w:fldChar w:fldCharType="separate"/>
      </w:r>
      <w:r w:rsidR="00592F15">
        <w:t>(GONÇALVES et al.,</w:t>
      </w:r>
      <w:r w:rsidR="001F3EAF">
        <w:t xml:space="preserve"> 2012</w:t>
      </w:r>
      <w:r w:rsidR="00592F15">
        <w:t>;</w:t>
      </w:r>
      <w:r w:rsidR="001F3EAF">
        <w:t xml:space="preserve"> GUEDES;</w:t>
      </w:r>
      <w:r w:rsidR="00592F15">
        <w:t xml:space="preserve"> </w:t>
      </w:r>
      <w:r w:rsidR="00495462" w:rsidRPr="00B16742">
        <w:t>GONÇALVES</w:t>
      </w:r>
      <w:r w:rsidRPr="00B16742">
        <w:t>, 2007)</w:t>
      </w:r>
      <w:r w:rsidR="00841E94" w:rsidRPr="00B16742">
        <w:fldChar w:fldCharType="end"/>
      </w:r>
      <w:r w:rsidR="00592F15">
        <w:rPr>
          <w:rStyle w:val="null"/>
        </w:rPr>
        <w:t xml:space="preserve">. </w:t>
      </w:r>
      <w:r w:rsidRPr="00B16742">
        <w:t>A prática de atividades físicas muitas vezes é dificultada pela integralidade do período do curso</w:t>
      </w:r>
      <w:r w:rsidR="00342A5E">
        <w:t xml:space="preserve"> </w:t>
      </w:r>
      <w:r w:rsidR="00366030">
        <w:t>(MARCONDELLI;</w:t>
      </w:r>
      <w:r w:rsidR="00E46365" w:rsidRPr="00E46365">
        <w:t xml:space="preserve"> </w:t>
      </w:r>
      <w:r w:rsidR="00E46365" w:rsidRPr="00B16742">
        <w:t>COSTA;</w:t>
      </w:r>
      <w:r w:rsidR="00366030">
        <w:t xml:space="preserve"> </w:t>
      </w:r>
      <w:r w:rsidRPr="00B16742">
        <w:t xml:space="preserve">SCHMITZ, 2008; </w:t>
      </w:r>
      <w:r w:rsidR="00841E94" w:rsidRPr="00B16742">
        <w:fldChar w:fldCharType="begin"/>
      </w:r>
      <w:r w:rsidRPr="00B16742">
        <w:instrText xml:space="preserve"> ADDIN EN.CITE &lt;EndNote&gt;&lt;Cite&gt;&lt;Author&gt;Petribú&lt;/Author&gt;&lt;Year&gt;2009&lt;/Year&gt;&lt;RecNum&gt;1303&lt;/RecNum&gt;&lt;record&gt;&lt;rec-number&gt;1303&lt;/rec-number&gt;&lt;foreign-keys&gt;&lt;key app="EN" db-id="9d0xs0fxlaw5a5ex0wpvrsvh5z2adw90ftfs"&gt;1303&lt;/key&gt;&lt;/foreign-keys&gt;&lt;ref-type name="Journal Article"&gt;17&lt;/ref-type&gt;&lt;contributors&gt;&lt;authors&gt;&lt;author&gt;Petribú, Marina de Moraes Vasconcelos&lt;/author&gt;&lt;author&gt;Cabral, Poliana Coelho&lt;/author&gt;&lt;author&gt;Arruda, Ilma Kruze Grande de&lt;/author&gt;&lt;/authors&gt;&lt;/contributors&gt;&lt;titles&gt;&lt;title&gt;Estado nutricional, consumo alimentar e risco cardiovascular: um estudo em universitários&lt;/title&gt;&lt;secondary-title&gt;Revista de Nutrição&lt;/secondary-title&gt;&lt;/titles&gt;&lt;periodical&gt;&lt;full-title&gt;Revista de Nutrição&lt;/full-title&gt;&lt;/periodical&gt;&lt;pages&gt;837-846&lt;/pages&gt;&lt;volume&gt;22&lt;/volume&gt;&lt;dates&gt;&lt;year&gt;2009&lt;/year&gt;&lt;/dates&gt;&lt;isbn&gt;1415-5273&lt;/isbn&gt;&lt;urls&gt;&lt;related-urls&gt;&lt;url&gt;http://www.scielo.br/scielo.php?script=sci_arttext&amp;amp;pid=S1415-52732009000600005&amp;amp;nrm=iso&lt;/url&gt;&lt;/related-urls&gt;&lt;/urls&gt;&lt;/record&gt;&lt;/Cite&gt;&lt;/EndNote&gt;</w:instrText>
      </w:r>
      <w:r w:rsidR="00841E94" w:rsidRPr="00B16742">
        <w:fldChar w:fldCharType="separate"/>
      </w:r>
      <w:r w:rsidR="00495462" w:rsidRPr="00B16742">
        <w:t>PETRIBÚ</w:t>
      </w:r>
      <w:r w:rsidR="001F3EAF">
        <w:t>; CABRAL;</w:t>
      </w:r>
      <w:r w:rsidR="00A31763">
        <w:t xml:space="preserve"> ARRUDA, </w:t>
      </w:r>
      <w:r w:rsidRPr="00B16742">
        <w:t>2009)</w:t>
      </w:r>
      <w:r w:rsidR="00841E94" w:rsidRPr="00B16742">
        <w:fldChar w:fldCharType="end"/>
      </w:r>
      <w:r w:rsidRPr="00B16742">
        <w:t>.</w:t>
      </w:r>
      <w:r w:rsidR="00366030">
        <w:t xml:space="preserve"> </w:t>
      </w:r>
      <w:r w:rsidRPr="00B16742">
        <w:t xml:space="preserve">Tais comportamentos, associados às alterações percebidas no padrão do sono podem </w:t>
      </w:r>
      <w:r w:rsidRPr="00B16742">
        <w:lastRenderedPageBreak/>
        <w:t>favorecer o ganho de peso e aumentar a prevalência de sobrepeso e obesidade nessa população</w:t>
      </w:r>
      <w:r w:rsidR="00342A5E">
        <w:t xml:space="preserve"> </w:t>
      </w:r>
      <w:r w:rsidR="00841E94" w:rsidRPr="00B16742">
        <w:fldChar w:fldCharType="begin"/>
      </w:r>
      <w:r w:rsidRPr="00B16742">
        <w:instrText xml:space="preserve"> ADDIN EN.CITE &lt;EndNote&gt;&lt;Cite&gt;&lt;Author&gt;Mota&lt;/Author&gt;&lt;RecNum&gt;1301&lt;/RecNum&gt;&lt;record&gt;&lt;rec-number&gt;1301&lt;/rec-number&gt;&lt;foreign-keys&gt;&lt;key app="EN" db-id="9d0xs0fxlaw5a5ex0wpvrsvh5z2adw90ftfs"&gt;1301&lt;/key&gt;&lt;/foreign-keys&gt;&lt;ref-type name="Journal Article"&gt;17&lt;/ref-type&gt;&lt;contributors&gt;&lt;authors&gt;&lt;author&gt;Mota, Maria Carliana&lt;/author&gt;&lt;author&gt;De-Souza, Daurea A.&lt;/author&gt;&lt;author&gt;Mello, Marco TÃºlio de&lt;/author&gt;&lt;author&gt;Tufik, SÃ©rgio&lt;/author&gt;&lt;author&gt;Crispim, Cibele A.&lt;/author&gt;&lt;/authors&gt;&lt;/contributors&gt;&lt;titles&gt;&lt;title&gt;Estilo de vida e formação médica: impacto sobre o perfil nutricional&lt;/title&gt;&lt;secondary-title&gt;Revista Brasileira de Educação Médica&lt;/secondary-title&gt;&lt;/titles&gt;&lt;periodical&gt;&lt;full-title&gt;Revista Brasileira de Educação Médica&lt;/full-title&gt;&lt;/periodical&gt;&lt;pages&gt;358-368&lt;/pages&gt;&lt;volume&gt;36&lt;/volume&gt;&lt;dates&gt;&lt;/dates&gt;&lt;isbn&gt;0100-5502&lt;/isbn&gt;&lt;urls&gt;&lt;related-urls&gt;&lt;url&gt;http://www.scielo.br/scielo.php?script=sci_arttext&amp;amp;pid=S0100-55022012000500010&amp;amp;nrm=iso&lt;/url&gt;&lt;/related-urls&gt;&lt;/urls&gt;&lt;/record&gt;&lt;/Cite&gt;&lt;/EndNote&gt;</w:instrText>
      </w:r>
      <w:r w:rsidR="00841E94" w:rsidRPr="00B16742">
        <w:fldChar w:fldCharType="separate"/>
      </w:r>
      <w:r w:rsidRPr="00B16742">
        <w:t>(</w:t>
      </w:r>
      <w:r w:rsidR="008C4FAC" w:rsidRPr="00B16742">
        <w:t>MOTA</w:t>
      </w:r>
      <w:r w:rsidR="00366030">
        <w:t xml:space="preserve"> et al.</w:t>
      </w:r>
      <w:r w:rsidR="008C4FAC" w:rsidRPr="00B16742">
        <w:t>, 2012</w:t>
      </w:r>
      <w:r w:rsidRPr="00B16742">
        <w:t>)</w:t>
      </w:r>
      <w:r w:rsidR="00841E94" w:rsidRPr="00B16742">
        <w:fldChar w:fldCharType="end"/>
      </w:r>
      <w:r w:rsidRPr="00B16742">
        <w:t>. O sedentarismo constitui um dos principais fatores de risco para DCV, sendo um dos inimigos da saúde pública no mundo, comprometendo entre 50% e 80% da população mundial</w:t>
      </w:r>
      <w:r w:rsidR="00342A5E">
        <w:t xml:space="preserve"> </w:t>
      </w:r>
      <w:r w:rsidR="00366030">
        <w:t>(</w:t>
      </w:r>
      <w:r w:rsidRPr="00B16742">
        <w:t>FIELDING, 2001</w:t>
      </w:r>
      <w:r w:rsidR="00366030">
        <w:t>; REZENDE et al., 2014)</w:t>
      </w:r>
      <w:r w:rsidRPr="00B16742">
        <w:rPr>
          <w:lang w:val="pt-PT"/>
        </w:rPr>
        <w:t>.  Em nosso estudo foi observado alto índice de acadêmicos sedentários (</w:t>
      </w:r>
      <w:r w:rsidRPr="00B16742">
        <w:t>39,5%), o que também foi evidenciado em outras pesquisas como, por exemplo, o que foi realizado na Universidade em Brasília encontrando 65,5% de sedentarismo. Destacaram-se problemas financeiros e falta de tempo</w:t>
      </w:r>
      <w:r w:rsidR="00342A5E">
        <w:t xml:space="preserve"> </w:t>
      </w:r>
      <w:r w:rsidRPr="00B16742">
        <w:t xml:space="preserve">(MARCONDELLI; </w:t>
      </w:r>
      <w:r w:rsidR="00E46365" w:rsidRPr="00B16742">
        <w:t>COSTA;</w:t>
      </w:r>
      <w:r w:rsidR="00E46365">
        <w:t xml:space="preserve"> </w:t>
      </w:r>
      <w:r w:rsidRPr="00B16742">
        <w:t xml:space="preserve">SCHMITZ, 2008). </w:t>
      </w:r>
    </w:p>
    <w:p w:rsidR="00842641" w:rsidRDefault="003D43FB" w:rsidP="00342A5E">
      <w:pPr>
        <w:spacing w:line="480" w:lineRule="auto"/>
        <w:ind w:firstLine="851"/>
        <w:jc w:val="both"/>
        <w:rPr>
          <w:lang w:val="pt-PT"/>
        </w:rPr>
      </w:pPr>
      <w:r w:rsidRPr="00B16742">
        <w:rPr>
          <w:lang w:val="pt-PT"/>
        </w:rPr>
        <w:t xml:space="preserve">  O tabagismo é um dos maiores fatores de risco para doenças cardiovasculares, e pode predispor ao infarto agudo do miocárdio em adultos jovens possivelmente através da indução de espasmo das artérias coronárias (</w:t>
      </w:r>
      <w:r w:rsidR="004D0AA3">
        <w:t>CONTRERAS et al., 2009; ZEMDEGS et al.</w:t>
      </w:r>
      <w:r w:rsidR="001A4AF6" w:rsidRPr="00B16742">
        <w:t>, 200</w:t>
      </w:r>
      <w:r w:rsidRPr="00B16742">
        <w:t>1)</w:t>
      </w:r>
      <w:r w:rsidRPr="00B16742">
        <w:rPr>
          <w:lang w:val="pt-PT"/>
        </w:rPr>
        <w:t>. A prevalência de tabagismo entre universitários em outros estudos foi alta</w:t>
      </w:r>
      <w:r w:rsidR="00342A5E">
        <w:rPr>
          <w:lang w:val="pt-PT"/>
        </w:rPr>
        <w:t xml:space="preserve"> </w:t>
      </w:r>
      <w:r w:rsidRPr="00B16742">
        <w:rPr>
          <w:lang w:val="pt-PT"/>
        </w:rPr>
        <w:t>(</w:t>
      </w:r>
      <w:r w:rsidR="00841E94" w:rsidRPr="00B16742">
        <w:fldChar w:fldCharType="begin"/>
      </w:r>
      <w:r w:rsidR="004D0AA3" w:rsidRPr="00B16742">
        <w:instrText xml:space="preserve"> ADDIN EN.CITE &lt;EndNote&gt;&lt;Cite&gt;&lt;Author&gt;Brandao&lt;/Author&gt;&lt;RecNum&gt;823&lt;/RecNum&gt;&lt;record&gt;&lt;rec-number&gt;823&lt;/rec-number&gt;&lt;foreign-keys&gt;&lt;key app="EN" db-id="9d0xs0fxlaw5a5ex0wpvrsvh5z2adw90ftfs"&gt;823&lt;/key&gt;&lt;/foreign-keys&gt;&lt;ref-type name="Journal Article"&gt;17&lt;/ref-type&gt;&lt;contributors&gt;&lt;authors&gt;&lt;author&gt;Brandao, M. P.&lt;/author&gt;&lt;author&gt;Pimentel, F. L.&lt;/author&gt;&lt;author&gt;Cardoso, M. F.&lt;/author&gt;&lt;/authors&gt;&lt;/contributors&gt;&lt;auth-address&gt;Universidade de Aveiro, Aveiro, Portugal.&lt;/auth-address&gt;&lt;titles&gt;&lt;title&gt;Impact of academic exposure on health status of university students&lt;/title&gt;&lt;secondary-title&gt;Rev Saude Publica&lt;/secondary-title&gt;&lt;/titles&gt;&lt;periodical&gt;&lt;full-title&gt;Rev Saude Publica&lt;/full-title&gt;&lt;/periodical&gt;&lt;pages&gt;49-58&lt;/pages&gt;&lt;volume&gt;45&lt;/volume&gt;&lt;number&gt;1&lt;/number&gt;&lt;edition&gt;2011/01/05&lt;/edition&gt;&lt;keywords&gt;&lt;keyword&gt;Body Mass Index&lt;/keyword&gt;&lt;keyword&gt;Cardiovascular Diseases/blood/*epidemiology&lt;/keyword&gt;&lt;keyword&gt;Educational Status&lt;/keyword&gt;&lt;keyword&gt;Epidemiologic Methods&lt;/keyword&gt;&lt;keyword&gt;Female&lt;/keyword&gt;&lt;keyword&gt;*Health Status&lt;/keyword&gt;&lt;keyword&gt;Humans&lt;/keyword&gt;&lt;keyword&gt;Male&lt;/keyword&gt;&lt;keyword&gt;Portugal/epidemiology&lt;/keyword&gt;&lt;keyword&gt;Risk Factors&lt;/keyword&gt;&lt;keyword&gt;*Sedentary Lifestyle&lt;/keyword&gt;&lt;keyword&gt;Students/psychology/*statistics &amp;amp; numerical data&lt;/keyword&gt;&lt;keyword&gt;Universities&lt;/keyword&gt;&lt;keyword&gt;Young Adult&lt;/keyword&gt;&lt;/keywords&gt;&lt;dates&gt;&lt;pub-dates&gt;&lt;date&gt;Feb&lt;/date&gt;&lt;/pub-dates&gt;&lt;/dates&gt;&lt;isbn&gt;1518-8787 (Electronic)&amp;#xD;0034-8910 (Linking)&lt;/isbn&gt;&lt;accession-num&gt;21203695&lt;/accession-num&gt;&lt;urls&gt;&lt;related-urls&gt;&lt;url&gt;http://www.ncbi.nlm.nih.gov/entrez/query.fcgi?cmd=Retrieve&amp;amp;db=PubMed&amp;amp;dopt=Citation&amp;amp;list_uids=21203695&lt;/url&gt;&lt;/related-urls&gt;&lt;/urls&gt;&lt;electronic-resource-num&gt;S0034-89102011000100006 [pii]&lt;/electronic-resource-num&gt;&lt;language&gt;eng&lt;/language&gt;&lt;/record&gt;&lt;/Cite&gt;&lt;/EndNote&gt;</w:instrText>
      </w:r>
      <w:r w:rsidR="00841E94" w:rsidRPr="00B16742">
        <w:fldChar w:fldCharType="separate"/>
      </w:r>
      <w:r w:rsidR="004D0AA3">
        <w:t xml:space="preserve">BRANDÃO; </w:t>
      </w:r>
      <w:r w:rsidR="004D0AA3" w:rsidRPr="00B16742">
        <w:t>CARDOSO</w:t>
      </w:r>
      <w:r w:rsidR="004D0AA3">
        <w:t>; PIMENTEL</w:t>
      </w:r>
      <w:r w:rsidR="004D0AA3" w:rsidRPr="00B16742">
        <w:t>, 2011</w:t>
      </w:r>
      <w:r w:rsidR="004D0AA3">
        <w:t xml:space="preserve">; </w:t>
      </w:r>
      <w:r w:rsidR="00841E94" w:rsidRPr="00B16742">
        <w:fldChar w:fldCharType="end"/>
      </w:r>
      <w:r w:rsidRPr="00B16742">
        <w:rPr>
          <w:lang w:val="pt-PT"/>
        </w:rPr>
        <w:t>PALOMO</w:t>
      </w:r>
      <w:r w:rsidR="00841E94" w:rsidRPr="00B16742">
        <w:fldChar w:fldCharType="begin"/>
      </w:r>
      <w:r w:rsidRPr="00B16742">
        <w:instrText xml:space="preserve"> ADDIN EN.CITE &lt;EndNote&gt;&lt;Cite&gt;&lt;Author&gt;Palomo&lt;/Author&gt;&lt;Year&gt;2006&lt;/Year&gt;&lt;RecNum&gt;818&lt;/RecNum&gt;&lt;record&gt;&lt;rec-number&gt;818&lt;/rec-number&gt;&lt;foreign-keys&gt;&lt;key app="EN" db-id="9d0xs0fxlaw5a5ex0wpvrsvh5z2adw90ftfs"&gt;818&lt;/key&gt;&lt;/foreign-keys&gt;&lt;ref-type name="Journal Article"&gt;17&lt;/ref-type&gt;&lt;contributors&gt;&lt;authors&gt;&lt;author&gt;Palomo, I. F.&lt;/author&gt;&lt;author&gt;Torres, G. I.&lt;/author&gt;&lt;author&gt;Alarcon, M. A.&lt;/author&gt;&lt;author&gt;Maragano, P. J.&lt;/author&gt;&lt;author&gt;Leiva, E.&lt;/author&gt;&lt;author&gt;Mujica, V.&lt;/author&gt;&lt;/authors&gt;&lt;/contributors&gt;&lt;auth-address&gt;Departamento de Bioquimica Clinica e Inmunohematologia, Facultad de Ciencias de la Salud, Universidad de Talca, and Unidad de Cardiologia, Servicio de Medicina, Hospital Regional de Talca, Chile. ipalomo@utalca.cl&lt;/auth-address&gt;&lt;titles&gt;&lt;title&gt;[High prevalence of classic cardiovascular risk factors in a population of university students from south central Chile]&lt;/title&gt;&lt;secondary-title&gt;Rev Esp Cardiol&lt;/secondary-title&gt;&lt;/titles&gt;&lt;periodical&gt;&lt;full-title&gt;Rev Esp Cardiol&lt;/full-title&gt;&lt;/periodical&gt;&lt;pages&gt;1099-105&lt;/pages&gt;&lt;volume&gt;59&lt;/volume&gt;&lt;number&gt;11&lt;/number&gt;&lt;edition&gt;2006/12/06&lt;/edition&gt;&lt;keywords&gt;&lt;keyword&gt;Adolescent&lt;/keyword&gt;&lt;keyword&gt;Adult&lt;/keyword&gt;&lt;keyword&gt;Cardiovascular Diseases/*epidemiology&lt;/keyword&gt;&lt;keyword&gt;Chile/epidemiology&lt;/keyword&gt;&lt;keyword&gt;Female&lt;/keyword&gt;&lt;keyword&gt;Humans&lt;/keyword&gt;&lt;keyword&gt;Male&lt;/keyword&gt;&lt;keyword&gt;Prevalence&lt;/keyword&gt;&lt;keyword&gt;Risk Factors&lt;/keyword&gt;&lt;/keywords&gt;&lt;dates&gt;&lt;year&gt;2006&lt;/year&gt;&lt;pub-dates&gt;&lt;date&gt;Nov&lt;/date&gt;&lt;/pub-dates&gt;&lt;/dates&gt;&lt;orig-pub&gt;Alta prevalencia de factores de riesgo cardiovascular clasicos en una poblacion de estudiantes universitarios de la region centro-sur de Chile.&lt;/orig-pub&gt;&lt;isbn&gt;0300-8932 (Print)&amp;#xD;0300-8932 (Linking)&lt;/isbn&gt;&lt;accession-num&gt;17144984&lt;/accession-num&gt;&lt;urls&gt;&lt;related-urls&gt;&lt;url&gt;http://www.ncbi.nlm.nih.gov/entrez/query.fcgi?cmd=Retrieve&amp;amp;db=PubMed&amp;amp;dopt=Citation&amp;amp;list_uids=17144984&lt;/url&gt;&lt;/related-urls&gt;&lt;/urls&gt;&lt;electronic-resource-num&gt;13095778 [pii]&lt;/electronic-resource-num&gt;&lt;language&gt;spa&lt;/language&gt;&lt;/record&gt;&lt;/Cite&gt;&lt;/EndNote&gt;</w:instrText>
      </w:r>
      <w:r w:rsidR="00841E94" w:rsidRPr="00B16742">
        <w:fldChar w:fldCharType="separate"/>
      </w:r>
      <w:r w:rsidR="004D0AA3">
        <w:t xml:space="preserve"> et al.</w:t>
      </w:r>
      <w:r w:rsidRPr="00B16742">
        <w:t>, 2006)</w:t>
      </w:r>
      <w:r w:rsidR="00841E94" w:rsidRPr="00B16742">
        <w:fldChar w:fldCharType="end"/>
      </w:r>
      <w:r w:rsidRPr="00B16742">
        <w:rPr>
          <w:lang w:val="pt-PT"/>
        </w:rPr>
        <w:t xml:space="preserve">. Em contraste, no nosso estudo 8,5% dos participantes são tabagistas, número, embora significativo, menor do que outros estudos, o que pode ser explicado por se tratar de universitários da área da saúde. </w:t>
      </w:r>
    </w:p>
    <w:p w:rsidR="003D43FB" w:rsidRPr="00B16742" w:rsidRDefault="003D43FB" w:rsidP="00342A5E">
      <w:pPr>
        <w:spacing w:line="480" w:lineRule="auto"/>
        <w:ind w:firstLine="851"/>
        <w:jc w:val="both"/>
        <w:rPr>
          <w:lang w:val="pt-PT"/>
        </w:rPr>
      </w:pPr>
      <w:r w:rsidRPr="00B16742">
        <w:rPr>
          <w:lang w:val="pt-PT"/>
        </w:rPr>
        <w:t>A relação do tabagismo e perfil lipídico é bem descrita na literatura (</w:t>
      </w:r>
      <w:r w:rsidRPr="00B16742">
        <w:t>ZEMDEGS e</w:t>
      </w:r>
      <w:r w:rsidR="004D0AA3">
        <w:t xml:space="preserve">t al., </w:t>
      </w:r>
      <w:r w:rsidR="001A4AF6" w:rsidRPr="00B16742">
        <w:t>200</w:t>
      </w:r>
      <w:r w:rsidRPr="00B16742">
        <w:t>1)</w:t>
      </w:r>
      <w:r w:rsidR="004D0AA3">
        <w:rPr>
          <w:rStyle w:val="null"/>
        </w:rPr>
        <w:t xml:space="preserve">. </w:t>
      </w:r>
      <w:r w:rsidRPr="00B16742">
        <w:t>Há um aumento significativo dos níveis de CT e LDL em indivíduos tabagistas quando comparados aos não tabagistas</w:t>
      </w:r>
      <w:r w:rsidR="00342A5E">
        <w:t xml:space="preserve"> </w:t>
      </w:r>
      <w:r w:rsidRPr="00B16742">
        <w:t xml:space="preserve">(RAO; SUBASH, 2012). </w:t>
      </w:r>
      <w:r w:rsidRPr="00B16742">
        <w:rPr>
          <w:lang w:val="pt-PT"/>
        </w:rPr>
        <w:t xml:space="preserve"> Em nosso estudo, houve diferença significativa nos valores séricos de triglicérides dos indivíduos tabagistas comparados aos não fumantes (p=0,027).  </w:t>
      </w:r>
    </w:p>
    <w:p w:rsidR="003D43FB" w:rsidRPr="00B16742" w:rsidRDefault="00FD7907" w:rsidP="00FD7907">
      <w:pPr>
        <w:spacing w:line="480" w:lineRule="auto"/>
        <w:rPr>
          <w:b/>
          <w:lang w:val="pt-PT"/>
        </w:rPr>
      </w:pPr>
      <w:r>
        <w:rPr>
          <w:b/>
          <w:lang w:val="pt-PT"/>
        </w:rPr>
        <w:t>5-</w:t>
      </w:r>
      <w:r w:rsidR="00677C89">
        <w:rPr>
          <w:b/>
          <w:lang w:val="pt-PT"/>
        </w:rPr>
        <w:t>CONCLUSÃ</w:t>
      </w:r>
      <w:r w:rsidR="003D43FB" w:rsidRPr="00B16742">
        <w:rPr>
          <w:b/>
          <w:lang w:val="pt-PT"/>
        </w:rPr>
        <w:t xml:space="preserve">O </w:t>
      </w:r>
    </w:p>
    <w:p w:rsidR="00FD7907" w:rsidRDefault="003D43FB" w:rsidP="00961F57">
      <w:pPr>
        <w:spacing w:line="480" w:lineRule="auto"/>
        <w:ind w:firstLine="851"/>
        <w:jc w:val="both"/>
        <w:rPr>
          <w:rStyle w:val="null"/>
        </w:rPr>
      </w:pPr>
      <w:r w:rsidRPr="00B16742">
        <w:rPr>
          <w:rFonts w:eastAsia="Calibri"/>
        </w:rPr>
        <w:t xml:space="preserve">Os estudos que analisam o perfil lipídico e os fatores de risco para doenças cardiovasculares na população jovem ainda são escassos no país. Conhecer os fatores é importante uma vez que torna-se necessário intervenções eficazes, de baixo custo e de caráter preventivo. Assim é importante analisar </w:t>
      </w:r>
      <w:r w:rsidRPr="00B16742">
        <w:rPr>
          <w:rStyle w:val="null"/>
        </w:rPr>
        <w:t xml:space="preserve">o perfil lipídico dos acadêmicos e os comportamentos </w:t>
      </w:r>
      <w:r w:rsidRPr="00B16742">
        <w:rPr>
          <w:rStyle w:val="null"/>
        </w:rPr>
        <w:lastRenderedPageBreak/>
        <w:t>de risco que influenciam o mesmo, correlacionando-os às doenças cardiovasculares. Em nosso estudo, a maioria dos estudantes apresentou valores desejáveis para o perfil lipídico, porém diversos fatores de risco foram apresentados, destacando sedentarismo, tabagismo, ingestão de bebida alcoólica, história familiar de DAC, DM, AVE e dislipidemias.</w:t>
      </w:r>
    </w:p>
    <w:p w:rsidR="00961F57" w:rsidRDefault="00961F57" w:rsidP="00961F57">
      <w:pPr>
        <w:spacing w:line="480" w:lineRule="auto"/>
        <w:ind w:firstLine="851"/>
        <w:jc w:val="both"/>
        <w:rPr>
          <w:rStyle w:val="null"/>
        </w:rPr>
      </w:pPr>
    </w:p>
    <w:p w:rsidR="00FD7907" w:rsidRPr="00475F92" w:rsidRDefault="00FD7907" w:rsidP="00FD7907">
      <w:pPr>
        <w:spacing w:line="480" w:lineRule="auto"/>
        <w:jc w:val="both"/>
        <w:rPr>
          <w:b/>
          <w:lang w:val="en-US"/>
        </w:rPr>
      </w:pPr>
      <w:r w:rsidRPr="00475F92">
        <w:rPr>
          <w:b/>
          <w:lang w:val="en-US"/>
        </w:rPr>
        <w:t xml:space="preserve">Analysis of lipid profile and risk factors associated with cardiovascular diseases in healthcare academics </w:t>
      </w:r>
    </w:p>
    <w:p w:rsidR="00FD7907" w:rsidRPr="00475F92" w:rsidRDefault="00FD7907" w:rsidP="00FD7907">
      <w:pPr>
        <w:spacing w:line="480" w:lineRule="auto"/>
        <w:jc w:val="both"/>
        <w:rPr>
          <w:lang w:val="en-US"/>
        </w:rPr>
      </w:pPr>
      <w:r w:rsidRPr="00475F92">
        <w:rPr>
          <w:b/>
          <w:lang w:val="en-US"/>
        </w:rPr>
        <w:t>ABSTRACT</w:t>
      </w:r>
      <w:r w:rsidRPr="00475F92">
        <w:rPr>
          <w:lang w:val="en-US"/>
        </w:rPr>
        <w:t xml:space="preserve"> </w:t>
      </w:r>
    </w:p>
    <w:p w:rsidR="00FD7907" w:rsidRDefault="00FD7907" w:rsidP="00FD7907">
      <w:pPr>
        <w:spacing w:line="480" w:lineRule="auto"/>
        <w:jc w:val="both"/>
        <w:rPr>
          <w:lang w:val="en-US"/>
        </w:rPr>
      </w:pPr>
      <w:r w:rsidRPr="004105D5">
        <w:rPr>
          <w:lang w:val="en-US"/>
        </w:rPr>
        <w:t>Lipid disorders are among major risk factors for cardiovascular disease (CVD). The objective of this study was to evaluate the lipid profile and the prevalence of cardiologic risk factors in 149 medical students, aged between 18 and 35 years old. We conducted a cross-sectional survey to analyze the lipid profile, lifestyle, and anthropometric data. Normality of the data was tested with</w:t>
      </w:r>
      <w:r w:rsidR="00961F57">
        <w:rPr>
          <w:lang w:val="en-US"/>
        </w:rPr>
        <w:t xml:space="preserve"> </w:t>
      </w:r>
      <w:r w:rsidRPr="004105D5">
        <w:rPr>
          <w:lang w:val="en-US"/>
        </w:rPr>
        <w:t>Kolmogorov-Smirnov test. Statistic analysis used Hartley test, Student's t-test and ANOVA, with a significance level of p&lt;0,05.Sedentary lifestyle was observed in 59 of the cases (39.6%) and smoking in 13 (8.7%). Family history of systemic arterial hypertension (SAH) was present in 108 (72.5%)of the cases, of diabetes mellitus in 115 (77.2%), of stroke in 52 (34.9%), of coronary artery disease (DAC) in 90 (60.4%) and of dyslipidemia in 83 (55.7%). We observed no difference between</w:t>
      </w:r>
      <w:r>
        <w:rPr>
          <w:lang w:val="en-US"/>
        </w:rPr>
        <w:t xml:space="preserve"> </w:t>
      </w:r>
      <w:r w:rsidRPr="004105D5">
        <w:rPr>
          <w:lang w:val="en-US"/>
        </w:rPr>
        <w:t>sexes for all variables, but HDL, for which low levels were more frequently present in men than women (p = 0.006). Comparing patients according to the body mass index (BMI) we have found that obese patients (BMI .30 Kg/m</w:t>
      </w:r>
      <w:r w:rsidRPr="004105D5">
        <w:rPr>
          <w:vertAlign w:val="superscript"/>
          <w:lang w:val="en-US"/>
        </w:rPr>
        <w:t>2</w:t>
      </w:r>
      <w:r w:rsidRPr="004105D5">
        <w:rPr>
          <w:lang w:val="en-US"/>
        </w:rPr>
        <w:t>) have increased serum levels of triglycerides</w:t>
      </w:r>
      <w:r>
        <w:rPr>
          <w:lang w:val="en-US"/>
        </w:rPr>
        <w:t xml:space="preserve"> </w:t>
      </w:r>
      <w:r w:rsidRPr="004105D5">
        <w:rPr>
          <w:lang w:val="en-US"/>
        </w:rPr>
        <w:t>(TG) (which was significant with p=0.032),total cholesterol (TC), low density lipoprotein (LDL) and reduced HDL, compared to individuals with BMI &lt;30 kg/m². In conclusion, wefo</w:t>
      </w:r>
      <w:r w:rsidR="00515B8E">
        <w:rPr>
          <w:lang w:val="en-US"/>
        </w:rPr>
        <w:t xml:space="preserve">und </w:t>
      </w:r>
      <w:r w:rsidRPr="004105D5">
        <w:rPr>
          <w:lang w:val="en-US"/>
        </w:rPr>
        <w:t xml:space="preserve">that, however most students had desirable values ​​for the lipid profile, they also presented with several cardiologic risk factors, such as </w:t>
      </w:r>
      <w:r w:rsidRPr="004105D5">
        <w:rPr>
          <w:lang w:val="en-US"/>
        </w:rPr>
        <w:lastRenderedPageBreak/>
        <w:t>sedentary lifestyle, smoking, alcohol consumption, family history of CAD, DM, stroke and dyslipidemia.</w:t>
      </w:r>
    </w:p>
    <w:p w:rsidR="00FD7907" w:rsidRPr="002543C4" w:rsidRDefault="00FD7907" w:rsidP="00515B8E">
      <w:pPr>
        <w:spacing w:line="480" w:lineRule="auto"/>
        <w:jc w:val="both"/>
        <w:rPr>
          <w:rStyle w:val="null"/>
          <w:lang w:val="en-US"/>
        </w:rPr>
      </w:pPr>
      <w:r>
        <w:rPr>
          <w:lang w:val="en-US"/>
        </w:rPr>
        <w:t xml:space="preserve">Keywords: </w:t>
      </w:r>
      <w:r w:rsidRPr="006658C9">
        <w:rPr>
          <w:lang w:val="en-US"/>
        </w:rPr>
        <w:t xml:space="preserve">Dyslipidemia. Cardiovascular diseases. Students. </w:t>
      </w:r>
      <w:r w:rsidRPr="002543C4">
        <w:rPr>
          <w:lang w:val="en-US"/>
        </w:rPr>
        <w:t>Medical schools.</w:t>
      </w:r>
    </w:p>
    <w:p w:rsidR="00475F92" w:rsidRPr="002543C4" w:rsidRDefault="00475F92" w:rsidP="00FD7907">
      <w:pPr>
        <w:spacing w:line="480" w:lineRule="auto"/>
        <w:rPr>
          <w:rStyle w:val="null"/>
          <w:b/>
          <w:lang w:val="en-US"/>
        </w:rPr>
      </w:pPr>
    </w:p>
    <w:p w:rsidR="0012495A" w:rsidRPr="002543C4" w:rsidRDefault="003D43FB" w:rsidP="00515B8E">
      <w:pPr>
        <w:spacing w:line="480" w:lineRule="auto"/>
        <w:rPr>
          <w:b/>
          <w:lang w:val="en-US"/>
        </w:rPr>
      </w:pPr>
      <w:r w:rsidRPr="002543C4">
        <w:rPr>
          <w:rStyle w:val="null"/>
          <w:b/>
          <w:lang w:val="en-US"/>
        </w:rPr>
        <w:t>REFERÊNCIAS</w:t>
      </w:r>
      <w:r w:rsidR="00677C89" w:rsidRPr="002543C4">
        <w:rPr>
          <w:rStyle w:val="null"/>
          <w:b/>
          <w:lang w:val="en-US"/>
        </w:rPr>
        <w:t xml:space="preserve"> </w:t>
      </w:r>
    </w:p>
    <w:p w:rsidR="0052647B" w:rsidRDefault="00841E94" w:rsidP="00F272C0">
      <w:pPr>
        <w:pStyle w:val="PargrafodaLista"/>
        <w:spacing w:after="240"/>
        <w:ind w:left="0"/>
        <w:jc w:val="both"/>
      </w:pPr>
      <w:r w:rsidRPr="001F3EAF">
        <w:rPr>
          <w:lang w:val="en-US"/>
        </w:rPr>
        <w:fldChar w:fldCharType="begin"/>
      </w:r>
      <w:r w:rsidR="0052647B" w:rsidRPr="002543C4">
        <w:rPr>
          <w:lang w:val="en-US"/>
        </w:rPr>
        <w:instrText xml:space="preserve"> ADDIN EN.REFLIST </w:instrText>
      </w:r>
      <w:r w:rsidRPr="001F3EAF">
        <w:rPr>
          <w:lang w:val="en-US"/>
        </w:rPr>
        <w:fldChar w:fldCharType="separate"/>
      </w:r>
      <w:r w:rsidR="00B85B4D" w:rsidRPr="002543C4">
        <w:rPr>
          <w:lang w:val="en-US"/>
        </w:rPr>
        <w:t>BRANDÃO, M. P</w:t>
      </w:r>
      <w:r w:rsidR="0052647B" w:rsidRPr="002543C4">
        <w:rPr>
          <w:lang w:val="en-US"/>
        </w:rPr>
        <w:t xml:space="preserve">. et al. </w:t>
      </w:r>
      <w:r w:rsidR="0052647B" w:rsidRPr="001F3EAF">
        <w:rPr>
          <w:lang w:val="en-US"/>
        </w:rPr>
        <w:t xml:space="preserve">Impact of academic exposure on health status of university students. </w:t>
      </w:r>
      <w:r w:rsidR="0052647B" w:rsidRPr="004E2A76">
        <w:rPr>
          <w:b/>
        </w:rPr>
        <w:t>Revista de Saúde Publica</w:t>
      </w:r>
      <w:r w:rsidR="0052647B" w:rsidRPr="001F3EAF">
        <w:t>, Rio de Janeiro, v.45, n.1, p.49-58, feb. 2011.</w:t>
      </w:r>
    </w:p>
    <w:p w:rsidR="00F272C0" w:rsidRPr="001F3EAF" w:rsidRDefault="00F272C0" w:rsidP="00F272C0">
      <w:pPr>
        <w:pStyle w:val="PargrafodaLista"/>
        <w:spacing w:after="240" w:line="480" w:lineRule="auto"/>
        <w:ind w:left="0"/>
        <w:jc w:val="both"/>
      </w:pPr>
    </w:p>
    <w:p w:rsidR="0052647B" w:rsidRDefault="00F37699" w:rsidP="00F272C0">
      <w:pPr>
        <w:pStyle w:val="PargrafodaLista"/>
        <w:ind w:left="0"/>
        <w:jc w:val="both"/>
      </w:pPr>
      <w:r w:rsidRPr="001F3EAF">
        <w:t>COELHO, V</w:t>
      </w:r>
      <w:r w:rsidR="00475F92" w:rsidRPr="001F3EAF">
        <w:t>. G. et al. Perfil lipídico e fatores de risco para doenças cardiovasculares em estudantes de m</w:t>
      </w:r>
      <w:r w:rsidR="0052647B" w:rsidRPr="001F3EAF">
        <w:t>edicina.</w:t>
      </w:r>
      <w:r w:rsidR="0052647B" w:rsidRPr="004E2A76">
        <w:rPr>
          <w:b/>
        </w:rPr>
        <w:t>Arquivo Brasileiro de Cardiologia</w:t>
      </w:r>
      <w:r w:rsidR="0052647B" w:rsidRPr="001F3EAF">
        <w:t>,São Paulo</w:t>
      </w:r>
      <w:r w:rsidR="00475F92" w:rsidRPr="001F3EAF">
        <w:rPr>
          <w:u w:val="single"/>
        </w:rPr>
        <w:t>,</w:t>
      </w:r>
      <w:r w:rsidR="0052647B" w:rsidRPr="001F3EAF">
        <w:t>v.85, n.1. p. 57-62, jan/mar. 2005.</w:t>
      </w:r>
    </w:p>
    <w:p w:rsidR="00F272C0" w:rsidRPr="001F3EAF" w:rsidRDefault="00F272C0" w:rsidP="00F272C0">
      <w:pPr>
        <w:pStyle w:val="PargrafodaLista"/>
        <w:spacing w:line="480" w:lineRule="auto"/>
        <w:ind w:left="0"/>
        <w:jc w:val="both"/>
      </w:pPr>
    </w:p>
    <w:p w:rsidR="0052647B" w:rsidRPr="001F3EAF" w:rsidRDefault="00B85B4D" w:rsidP="005467C3">
      <w:pPr>
        <w:pStyle w:val="PargrafodaLista"/>
        <w:ind w:left="0"/>
        <w:jc w:val="both"/>
      </w:pPr>
      <w:r w:rsidRPr="001F3EAF">
        <w:t>DURO, L. N</w:t>
      </w:r>
      <w:r w:rsidR="0052647B" w:rsidRPr="001F3EAF">
        <w:t xml:space="preserve">. et al. Desempenho da solicitação do perfil lipídico entre os setores público e privado. </w:t>
      </w:r>
      <w:r w:rsidR="0052647B" w:rsidRPr="004E2A76">
        <w:rPr>
          <w:b/>
        </w:rPr>
        <w:t>Revista de Saúde pública</w:t>
      </w:r>
      <w:r w:rsidR="0052647B" w:rsidRPr="001F3EAF">
        <w:t>, v.42, n.3, p.82-88, feb. 2008.</w:t>
      </w:r>
    </w:p>
    <w:p w:rsidR="00F37699" w:rsidRPr="001F3EAF" w:rsidRDefault="00F37699" w:rsidP="00F272C0">
      <w:pPr>
        <w:pStyle w:val="PargrafodaLista"/>
        <w:spacing w:line="480" w:lineRule="auto"/>
        <w:ind w:left="0"/>
        <w:jc w:val="both"/>
      </w:pPr>
    </w:p>
    <w:p w:rsidR="0052647B" w:rsidRPr="001F3EAF" w:rsidRDefault="0052647B" w:rsidP="005467C3">
      <w:pPr>
        <w:pStyle w:val="PargrafodaLista"/>
        <w:spacing w:after="240"/>
        <w:ind w:left="0"/>
        <w:jc w:val="both"/>
      </w:pPr>
      <w:r w:rsidRPr="001F3EAF">
        <w:t>FERNANDES, R.A. et al.  Prevalência de dislipidemia em indivíduos fisicamente ativos durante a infância, adolescência e idade adulta.</w:t>
      </w:r>
      <w:r w:rsidRPr="004E2A76">
        <w:rPr>
          <w:b/>
        </w:rPr>
        <w:t>Arquivo Brasileiro de Cardiologia</w:t>
      </w:r>
      <w:r w:rsidRPr="001F3EAF">
        <w:t xml:space="preserve">, São Paulo, v.97, n.4, p.317-323, oct. 2011. </w:t>
      </w:r>
    </w:p>
    <w:p w:rsidR="00F37699" w:rsidRPr="001F3EAF" w:rsidRDefault="00F37699" w:rsidP="00F272C0">
      <w:pPr>
        <w:pStyle w:val="PargrafodaLista"/>
        <w:spacing w:after="240" w:line="480" w:lineRule="auto"/>
        <w:ind w:left="0"/>
        <w:jc w:val="both"/>
      </w:pPr>
    </w:p>
    <w:p w:rsidR="0052647B" w:rsidRPr="00F272C0" w:rsidRDefault="0052647B" w:rsidP="005467C3">
      <w:pPr>
        <w:pStyle w:val="PargrafodaLista"/>
        <w:spacing w:after="240"/>
        <w:ind w:left="0"/>
        <w:jc w:val="both"/>
        <w:rPr>
          <w:lang w:val="en-US"/>
        </w:rPr>
      </w:pPr>
      <w:r w:rsidRPr="001F3EAF">
        <w:rPr>
          <w:shd w:val="clear" w:color="auto" w:fill="FFFFFF"/>
          <w:lang w:val="en-US"/>
        </w:rPr>
        <w:t>FIELDING</w:t>
      </w:r>
      <w:r w:rsidR="00F37699" w:rsidRPr="001F3EAF">
        <w:rPr>
          <w:shd w:val="clear" w:color="auto" w:fill="FFFFFF"/>
          <w:lang w:val="en-US"/>
        </w:rPr>
        <w:t>,</w:t>
      </w:r>
      <w:r w:rsidRPr="001F3EAF">
        <w:rPr>
          <w:shd w:val="clear" w:color="auto" w:fill="FFFFFF"/>
          <w:lang w:val="en-US"/>
        </w:rPr>
        <w:t xml:space="preserve"> J</w:t>
      </w:r>
      <w:r w:rsidR="00F37699" w:rsidRPr="001F3EAF">
        <w:rPr>
          <w:shd w:val="clear" w:color="auto" w:fill="FFFFFF"/>
          <w:lang w:val="en-US"/>
        </w:rPr>
        <w:t xml:space="preserve">. </w:t>
      </w:r>
      <w:r w:rsidRPr="001F3EAF">
        <w:rPr>
          <w:shd w:val="clear" w:color="auto" w:fill="FFFFFF"/>
          <w:lang w:val="en-US"/>
        </w:rPr>
        <w:t>E.</w:t>
      </w:r>
      <w:r w:rsidR="00F37699" w:rsidRPr="001F3EAF">
        <w:rPr>
          <w:shd w:val="clear" w:color="auto" w:fill="FFFFFF"/>
          <w:lang w:val="en-US"/>
        </w:rPr>
        <w:t xml:space="preserve"> </w:t>
      </w:r>
      <w:r w:rsidRPr="001F3EAF">
        <w:rPr>
          <w:lang w:val="en-US"/>
        </w:rPr>
        <w:t>S. Departame</w:t>
      </w:r>
      <w:r w:rsidR="00475F92" w:rsidRPr="001F3EAF">
        <w:rPr>
          <w:lang w:val="en-US"/>
        </w:rPr>
        <w:t>nt of Health &amp; CDC. Increasing physical activity. A</w:t>
      </w:r>
      <w:r w:rsidRPr="001F3EAF">
        <w:rPr>
          <w:lang w:val="en-US"/>
        </w:rPr>
        <w:t xml:space="preserve"> report on recommendations of the task force on community preventive services.Morbidity</w:t>
      </w:r>
      <w:r w:rsidR="002543C4">
        <w:rPr>
          <w:lang w:val="en-US"/>
        </w:rPr>
        <w:t xml:space="preserve">  </w:t>
      </w:r>
      <w:r w:rsidRPr="001F3EAF">
        <w:rPr>
          <w:lang w:val="en-US"/>
        </w:rPr>
        <w:t>and</w:t>
      </w:r>
      <w:r w:rsidR="002543C4">
        <w:rPr>
          <w:lang w:val="en-US"/>
        </w:rPr>
        <w:t xml:space="preserve"> </w:t>
      </w:r>
      <w:r w:rsidRPr="001F3EAF">
        <w:rPr>
          <w:lang w:val="en-US"/>
        </w:rPr>
        <w:t xml:space="preserve">Mortality. </w:t>
      </w:r>
      <w:r w:rsidRPr="00F272C0">
        <w:rPr>
          <w:b/>
          <w:lang w:val="en-US"/>
        </w:rPr>
        <w:t>Weekly</w:t>
      </w:r>
      <w:r w:rsidR="004E2A76" w:rsidRPr="00F272C0">
        <w:rPr>
          <w:b/>
          <w:lang w:val="en-US"/>
        </w:rPr>
        <w:t xml:space="preserve"> </w:t>
      </w:r>
      <w:r w:rsidRPr="00F272C0">
        <w:rPr>
          <w:b/>
          <w:lang w:val="en-US"/>
        </w:rPr>
        <w:t>Report</w:t>
      </w:r>
      <w:r w:rsidRPr="00F272C0">
        <w:rPr>
          <w:lang w:val="en-US"/>
        </w:rPr>
        <w:t>,</w:t>
      </w:r>
      <w:r w:rsidR="00475F92" w:rsidRPr="00F272C0">
        <w:rPr>
          <w:lang w:val="en-US"/>
        </w:rPr>
        <w:t>v.50,p.</w:t>
      </w:r>
      <w:r w:rsidRPr="00F272C0">
        <w:rPr>
          <w:lang w:val="en-US"/>
        </w:rPr>
        <w:t>1-14</w:t>
      </w:r>
      <w:r w:rsidR="00475F92" w:rsidRPr="00F272C0">
        <w:rPr>
          <w:lang w:val="en-US"/>
        </w:rPr>
        <w:t>,2001.</w:t>
      </w:r>
    </w:p>
    <w:p w:rsidR="00F272C0" w:rsidRPr="00961F57" w:rsidRDefault="00F272C0" w:rsidP="00F272C0">
      <w:pPr>
        <w:pStyle w:val="PargrafodaLista"/>
        <w:spacing w:line="480" w:lineRule="auto"/>
        <w:ind w:left="0"/>
        <w:jc w:val="both"/>
        <w:rPr>
          <w:lang w:val="en-US"/>
        </w:rPr>
      </w:pPr>
    </w:p>
    <w:p w:rsidR="00F37699" w:rsidRPr="001F3EAF" w:rsidRDefault="0052647B" w:rsidP="005467C3">
      <w:pPr>
        <w:pStyle w:val="PargrafodaLista"/>
        <w:ind w:left="0"/>
        <w:jc w:val="both"/>
      </w:pPr>
      <w:r w:rsidRPr="00F272C0">
        <w:rPr>
          <w:lang w:val="en-US"/>
        </w:rPr>
        <w:t xml:space="preserve">GONÇALVES, V. S. S. et al. </w:t>
      </w:r>
      <w:r w:rsidRPr="001F3EAF">
        <w:t>Disponibilidade domiciliar de lipídeos para consumo e sua relação o com os lipídeos séricos de adolescentes.</w:t>
      </w:r>
      <w:r w:rsidRPr="004E2A76">
        <w:rPr>
          <w:b/>
        </w:rPr>
        <w:t>Revista Paulista de Pediatria</w:t>
      </w:r>
      <w:r w:rsidRPr="001F3EAF">
        <w:t>, São Paulo, v.3</w:t>
      </w:r>
      <w:r w:rsidR="001F3EAF">
        <w:t>0, n.6, p.229-236, nov/dec. 2012</w:t>
      </w:r>
      <w:r w:rsidRPr="001F3EAF">
        <w:t xml:space="preserve">. </w:t>
      </w:r>
    </w:p>
    <w:p w:rsidR="0052647B" w:rsidRPr="001F3EAF" w:rsidRDefault="0052647B" w:rsidP="00475F92">
      <w:pPr>
        <w:spacing w:line="480" w:lineRule="auto"/>
        <w:jc w:val="both"/>
      </w:pPr>
    </w:p>
    <w:p w:rsidR="00F37699" w:rsidRPr="001F3EAF" w:rsidRDefault="00F37699" w:rsidP="005467C3">
      <w:pPr>
        <w:pStyle w:val="PargrafodaLista"/>
        <w:ind w:left="0"/>
        <w:jc w:val="both"/>
      </w:pPr>
      <w:r w:rsidRPr="001F3EAF">
        <w:t>GUEDES, D. P. ;</w:t>
      </w:r>
      <w:r w:rsidR="00B85B4D" w:rsidRPr="001F3EAF">
        <w:t xml:space="preserve"> GONÇALVES L. A. V. V.</w:t>
      </w:r>
      <w:r w:rsidR="0052647B" w:rsidRPr="001F3EAF">
        <w:t xml:space="preserve"> Impacto da prática habitual de atividade física no perfil lipídico de adultos. </w:t>
      </w:r>
      <w:r w:rsidR="0052647B" w:rsidRPr="004E2A76">
        <w:rPr>
          <w:b/>
        </w:rPr>
        <w:t>Arquivos Brasileiros de Endocrinologia &amp; Metabologia</w:t>
      </w:r>
      <w:r w:rsidR="0052647B" w:rsidRPr="001F3EAF">
        <w:t>, São Paulo,  v.51, n.1, p.72-78, fev. 2007.</w:t>
      </w:r>
    </w:p>
    <w:p w:rsidR="00E46365" w:rsidRPr="001F3EAF" w:rsidRDefault="00E46365" w:rsidP="001F3EAF">
      <w:pPr>
        <w:pStyle w:val="PargrafodaLista"/>
        <w:spacing w:line="480" w:lineRule="auto"/>
        <w:ind w:left="0"/>
        <w:jc w:val="both"/>
      </w:pPr>
    </w:p>
    <w:p w:rsidR="00E46365" w:rsidRPr="001F3EAF" w:rsidRDefault="00A170BA" w:rsidP="005467C3">
      <w:pPr>
        <w:jc w:val="both"/>
      </w:pPr>
      <w:r w:rsidRPr="001F3EAF">
        <w:rPr>
          <w:lang w:val="en-US"/>
        </w:rPr>
        <w:t>JELLINGER</w:t>
      </w:r>
      <w:r w:rsidR="00E46365" w:rsidRPr="001F3EAF">
        <w:rPr>
          <w:lang w:val="en-US"/>
        </w:rPr>
        <w:t xml:space="preserve"> O</w:t>
      </w:r>
      <w:r w:rsidRPr="001F3EAF">
        <w:rPr>
          <w:lang w:val="en-US"/>
        </w:rPr>
        <w:t xml:space="preserve">.S. et al. </w:t>
      </w:r>
      <w:r w:rsidR="00E46365" w:rsidRPr="001F3EAF">
        <w:rPr>
          <w:lang w:val="en-US"/>
        </w:rPr>
        <w:t xml:space="preserve">American association of clinical endocrinologistis guidelines for management of dyslipidemia and prevention of atherosclerosis: executive summary. </w:t>
      </w:r>
      <w:r w:rsidR="00E46365" w:rsidRPr="004E2A76">
        <w:rPr>
          <w:b/>
        </w:rPr>
        <w:t>Endocr</w:t>
      </w:r>
      <w:r w:rsidR="007E0E10" w:rsidRPr="004E2A76">
        <w:rPr>
          <w:b/>
        </w:rPr>
        <w:t>ine</w:t>
      </w:r>
      <w:r w:rsidR="00E46365" w:rsidRPr="004E2A76">
        <w:rPr>
          <w:b/>
        </w:rPr>
        <w:t xml:space="preserve"> Pract</w:t>
      </w:r>
      <w:r w:rsidR="007E0E10" w:rsidRPr="004E2A76">
        <w:rPr>
          <w:b/>
        </w:rPr>
        <w:t>ice</w:t>
      </w:r>
      <w:r w:rsidR="00475F92" w:rsidRPr="001F3EAF">
        <w:t>, v.18, no.2, p.269-93,2012.</w:t>
      </w:r>
    </w:p>
    <w:p w:rsidR="0052647B" w:rsidRPr="001F3EAF" w:rsidRDefault="0052647B" w:rsidP="005467C3">
      <w:pPr>
        <w:jc w:val="both"/>
      </w:pPr>
    </w:p>
    <w:p w:rsidR="0052647B" w:rsidRPr="001F3EAF" w:rsidRDefault="00B85B4D" w:rsidP="005467C3">
      <w:pPr>
        <w:pStyle w:val="PargrafodaLista"/>
        <w:ind w:left="0"/>
        <w:jc w:val="both"/>
      </w:pPr>
      <w:r w:rsidRPr="001F3EAF">
        <w:t>MADUREIRA, A. S.</w:t>
      </w:r>
      <w:r w:rsidR="0052647B" w:rsidRPr="001F3EAF">
        <w:t xml:space="preserve"> et al. Associações entre estágios e mudança de comportamento relacionados á atividade física e estado nutricional em universitários. </w:t>
      </w:r>
      <w:r w:rsidR="0052647B" w:rsidRPr="004E2A76">
        <w:rPr>
          <w:b/>
        </w:rPr>
        <w:t>Cadernos de Saúde Pública</w:t>
      </w:r>
      <w:r w:rsidR="0052647B" w:rsidRPr="001F3EAF">
        <w:t>,Rio de Janeiro, v.25, n.10, p.2139-2146, oct. 2009.</w:t>
      </w:r>
    </w:p>
    <w:p w:rsidR="0052647B" w:rsidRPr="001F3EAF" w:rsidRDefault="0052647B" w:rsidP="00475F92">
      <w:pPr>
        <w:spacing w:line="480" w:lineRule="auto"/>
        <w:jc w:val="both"/>
      </w:pPr>
    </w:p>
    <w:p w:rsidR="00E46365" w:rsidRPr="001F3EAF" w:rsidRDefault="00A170BA" w:rsidP="00475F92">
      <w:pPr>
        <w:jc w:val="both"/>
      </w:pPr>
      <w:r w:rsidRPr="001F3EAF">
        <w:t>MARCONDELLI, P.; COSTA, T. H. M.;</w:t>
      </w:r>
      <w:r w:rsidR="00E46365" w:rsidRPr="001F3EAF">
        <w:t xml:space="preserve"> </w:t>
      </w:r>
      <w:r w:rsidRPr="001F3EAF">
        <w:t>SCHMITZ, B. A. S</w:t>
      </w:r>
      <w:r w:rsidR="00E46365" w:rsidRPr="001F3EAF">
        <w:t xml:space="preserve">. Nível de atividade física e hábiltos alimentares de universitários do 3º ao 5º semestres da área da saúde. </w:t>
      </w:r>
      <w:r w:rsidR="00E46365" w:rsidRPr="004E2A76">
        <w:rPr>
          <w:b/>
        </w:rPr>
        <w:t>Rev</w:t>
      </w:r>
      <w:r w:rsidR="007E0E10" w:rsidRPr="004E2A76">
        <w:rPr>
          <w:b/>
        </w:rPr>
        <w:t>ista</w:t>
      </w:r>
      <w:r w:rsidR="00E46365" w:rsidRPr="004E2A76">
        <w:rPr>
          <w:b/>
        </w:rPr>
        <w:t xml:space="preserve"> </w:t>
      </w:r>
      <w:r w:rsidR="007E0E10" w:rsidRPr="004E2A76">
        <w:rPr>
          <w:b/>
        </w:rPr>
        <w:t>de Nutrição</w:t>
      </w:r>
      <w:r w:rsidR="007E0E10" w:rsidRPr="001F3EAF">
        <w:t>, Campinas,</w:t>
      </w:r>
      <w:r w:rsidR="00475F92" w:rsidRPr="001F3EAF">
        <w:t>vo.21, n.1, p.39-47, 2008.</w:t>
      </w:r>
    </w:p>
    <w:p w:rsidR="00E46365" w:rsidRPr="001F3EAF" w:rsidRDefault="00E46365" w:rsidP="00475F92">
      <w:pPr>
        <w:spacing w:line="480" w:lineRule="auto"/>
        <w:jc w:val="both"/>
      </w:pPr>
    </w:p>
    <w:p w:rsidR="0052647B" w:rsidRPr="001F3EAF" w:rsidRDefault="00B85B4D" w:rsidP="005467C3">
      <w:pPr>
        <w:pStyle w:val="PargrafodaLista"/>
        <w:ind w:left="0"/>
        <w:jc w:val="both"/>
      </w:pPr>
      <w:r w:rsidRPr="001F3EAF">
        <w:t>MOTA, M. C.</w:t>
      </w:r>
      <w:r w:rsidR="0052647B" w:rsidRPr="001F3EAF">
        <w:t xml:space="preserve"> et al. Estilo de vida e formação médica: impacto sobre o perfil nutricional. </w:t>
      </w:r>
      <w:r w:rsidR="0052647B" w:rsidRPr="004E2A76">
        <w:rPr>
          <w:b/>
        </w:rPr>
        <w:t>Revista Brasileira de Educação Médica</w:t>
      </w:r>
      <w:r w:rsidR="0052647B" w:rsidRPr="001F3EAF">
        <w:t>, Rio de Janeiro, v.36, n.3, p.358-368, jul/set. 2012.</w:t>
      </w:r>
    </w:p>
    <w:p w:rsidR="0052647B" w:rsidRPr="001F3EAF" w:rsidRDefault="0052647B" w:rsidP="00475F92">
      <w:pPr>
        <w:spacing w:line="480" w:lineRule="auto"/>
        <w:jc w:val="both"/>
      </w:pPr>
    </w:p>
    <w:p w:rsidR="0052647B" w:rsidRPr="001F3EAF" w:rsidRDefault="0052647B" w:rsidP="005467C3">
      <w:pPr>
        <w:pStyle w:val="PargrafodaLista"/>
        <w:ind w:left="0"/>
        <w:jc w:val="both"/>
      </w:pPr>
      <w:r w:rsidRPr="001F3EAF">
        <w:t xml:space="preserve">NAOUM, </w:t>
      </w:r>
      <w:r w:rsidR="00B85B4D" w:rsidRPr="001F3EAF">
        <w:t>F</w:t>
      </w:r>
      <w:r w:rsidRPr="001F3EAF">
        <w:t xml:space="preserve">. A. Alterações do perfil lipídico nas anemias. </w:t>
      </w:r>
      <w:r w:rsidRPr="004E2A76">
        <w:rPr>
          <w:b/>
        </w:rPr>
        <w:t>Revista Brasileira de Hematologia e Hemoterapia</w:t>
      </w:r>
      <w:r w:rsidRPr="001F3EAF">
        <w:t>, São José do Rio Preto, v.27,n.3, p.223-226, jul/set. 2005.</w:t>
      </w:r>
    </w:p>
    <w:p w:rsidR="00F37699" w:rsidRPr="001F3EAF" w:rsidRDefault="00F37699" w:rsidP="00475F92">
      <w:pPr>
        <w:pStyle w:val="PargrafodaLista"/>
        <w:spacing w:line="480" w:lineRule="auto"/>
        <w:jc w:val="both"/>
      </w:pPr>
    </w:p>
    <w:p w:rsidR="0052647B" w:rsidRPr="001F3EAF" w:rsidRDefault="00A31763" w:rsidP="005467C3">
      <w:pPr>
        <w:pStyle w:val="PargrafodaLista"/>
        <w:ind w:left="0"/>
        <w:jc w:val="both"/>
      </w:pPr>
      <w:r w:rsidRPr="001F3EAF">
        <w:t>NASCIMENTO, T. B. R.;</w:t>
      </w:r>
      <w:r w:rsidR="0052647B" w:rsidRPr="001F3EAF">
        <w:t xml:space="preserve">GLANER, M.F., NÓBREGA, O.T. Influência do gene da apolipoproteína-E sobre a relação perfil lipídico, atividade física e gordura corporal. </w:t>
      </w:r>
      <w:r w:rsidR="0052647B" w:rsidRPr="004E2A76">
        <w:rPr>
          <w:b/>
          <w:bCs/>
        </w:rPr>
        <w:t>Revista Brasileira de Cineantropometria &amp; Desempenho Humano</w:t>
      </w:r>
      <w:r w:rsidR="0052647B" w:rsidRPr="001F3EAF">
        <w:rPr>
          <w:bCs/>
        </w:rPr>
        <w:t>,Florianópolis, v.14, n.2, p.221-231,</w:t>
      </w:r>
      <w:r w:rsidR="0052647B" w:rsidRPr="001F3EAF">
        <w:t xml:space="preserve"> 2012.</w:t>
      </w:r>
    </w:p>
    <w:p w:rsidR="0052647B" w:rsidRPr="001F3EAF" w:rsidRDefault="0052647B" w:rsidP="00475F92">
      <w:pPr>
        <w:pStyle w:val="PargrafodaLista"/>
        <w:spacing w:line="480" w:lineRule="auto"/>
        <w:jc w:val="both"/>
      </w:pPr>
    </w:p>
    <w:p w:rsidR="0052647B" w:rsidRPr="001F3EAF" w:rsidRDefault="00B85B4D" w:rsidP="005467C3">
      <w:pPr>
        <w:pStyle w:val="PargrafodaLista"/>
        <w:ind w:left="0"/>
        <w:jc w:val="both"/>
      </w:pPr>
      <w:r w:rsidRPr="001F3EAF">
        <w:t xml:space="preserve">PALOMO, I. F. </w:t>
      </w:r>
      <w:r w:rsidR="0052647B" w:rsidRPr="001F3EAF">
        <w:t xml:space="preserve">et al. </w:t>
      </w:r>
      <w:r w:rsidR="0052647B" w:rsidRPr="001F3EAF">
        <w:rPr>
          <w:lang w:val="en-US"/>
        </w:rPr>
        <w:t xml:space="preserve">High prevalence of classic cardiovascular risk factors in a population of university students from south central Chile. </w:t>
      </w:r>
      <w:r w:rsidR="0052647B" w:rsidRPr="004E2A76">
        <w:rPr>
          <w:b/>
        </w:rPr>
        <w:t>Revista Española de Cardiología</w:t>
      </w:r>
      <w:r w:rsidR="0052647B" w:rsidRPr="001F3EAF">
        <w:t>, Guatemala, v.59, n.11, p.1099-1105,nov. 2006.</w:t>
      </w:r>
    </w:p>
    <w:p w:rsidR="0052647B" w:rsidRPr="001F3EAF" w:rsidRDefault="0052647B" w:rsidP="00F272C0">
      <w:pPr>
        <w:pStyle w:val="PargrafodaLista"/>
        <w:spacing w:line="480" w:lineRule="auto"/>
        <w:jc w:val="both"/>
      </w:pPr>
    </w:p>
    <w:p w:rsidR="0052647B" w:rsidRPr="001F3EAF" w:rsidRDefault="00A31763" w:rsidP="005467C3">
      <w:pPr>
        <w:pStyle w:val="PargrafodaLista"/>
        <w:ind w:left="0"/>
        <w:jc w:val="both"/>
        <w:rPr>
          <w:lang w:val="en-US"/>
        </w:rPr>
      </w:pPr>
      <w:r w:rsidRPr="001F3EAF">
        <w:t>PETRIBÚ, M. M. V.; CABRAL, P. C.; ARRUDA, I. K.G.</w:t>
      </w:r>
      <w:r w:rsidR="0052647B" w:rsidRPr="001F3EAF">
        <w:t xml:space="preserve"> Estado nutricional, consumo alimentar e risco cardiovascular: um estudo em universitários. </w:t>
      </w:r>
      <w:r w:rsidR="0052647B" w:rsidRPr="004E2A76">
        <w:rPr>
          <w:b/>
          <w:lang w:val="en-US"/>
        </w:rPr>
        <w:t>Revista de Nutrição</w:t>
      </w:r>
      <w:r w:rsidR="0052647B" w:rsidRPr="001F3EAF">
        <w:rPr>
          <w:lang w:val="en-US"/>
        </w:rPr>
        <w:t>, Campinas, v.22, n.6, p.837-846, nov/dec. 2009.</w:t>
      </w:r>
    </w:p>
    <w:p w:rsidR="0052647B" w:rsidRPr="001F3EAF" w:rsidRDefault="0052647B" w:rsidP="00475F92">
      <w:pPr>
        <w:pStyle w:val="PargrafodaLista"/>
        <w:spacing w:line="480" w:lineRule="auto"/>
        <w:jc w:val="both"/>
        <w:rPr>
          <w:lang w:val="en-US"/>
        </w:rPr>
      </w:pPr>
    </w:p>
    <w:p w:rsidR="0052647B" w:rsidRPr="001F3EAF" w:rsidRDefault="0052647B" w:rsidP="005467C3">
      <w:pPr>
        <w:pStyle w:val="PargrafodaLista"/>
        <w:ind w:left="0"/>
        <w:jc w:val="both"/>
        <w:rPr>
          <w:lang w:val="en-US"/>
        </w:rPr>
      </w:pPr>
      <w:r w:rsidRPr="001F3EAF">
        <w:rPr>
          <w:lang w:val="en-US"/>
        </w:rPr>
        <w:t xml:space="preserve">RAO, S., SUBASH E. The effect of  chronic tobacco smoking on the lipid profile.Journal of </w:t>
      </w:r>
      <w:r w:rsidRPr="004E2A76">
        <w:rPr>
          <w:b/>
          <w:lang w:val="en-US"/>
        </w:rPr>
        <w:t>Clinical Research &amp; Bioethics</w:t>
      </w:r>
      <w:r w:rsidRPr="001F3EAF">
        <w:rPr>
          <w:lang w:val="en-US"/>
        </w:rPr>
        <w:t>, v. 7, n</w:t>
      </w:r>
      <w:r w:rsidR="007E0E10" w:rsidRPr="001F3EAF">
        <w:rPr>
          <w:lang w:val="en-US"/>
        </w:rPr>
        <w:t>o.1, p.31-34, J</w:t>
      </w:r>
      <w:r w:rsidRPr="001F3EAF">
        <w:rPr>
          <w:lang w:val="en-US"/>
        </w:rPr>
        <w:t>an. 2012.</w:t>
      </w:r>
    </w:p>
    <w:p w:rsidR="0052647B" w:rsidRPr="001F3EAF" w:rsidRDefault="0052647B" w:rsidP="00475F92">
      <w:pPr>
        <w:pStyle w:val="PargrafodaLista"/>
        <w:spacing w:line="480" w:lineRule="auto"/>
        <w:jc w:val="both"/>
        <w:rPr>
          <w:lang w:val="en-US"/>
        </w:rPr>
      </w:pPr>
    </w:p>
    <w:p w:rsidR="0052647B" w:rsidRPr="001F3EAF" w:rsidRDefault="00841E94" w:rsidP="005467C3">
      <w:pPr>
        <w:pStyle w:val="PargrafodaLista"/>
        <w:ind w:left="0"/>
        <w:jc w:val="both"/>
        <w:rPr>
          <w:lang w:val="en-US"/>
        </w:rPr>
      </w:pPr>
      <w:hyperlink r:id="rId8" w:history="1">
        <w:r w:rsidR="0052647B" w:rsidRPr="001F3EAF">
          <w:rPr>
            <w:lang w:val="en-US"/>
          </w:rPr>
          <w:t>REZENDE</w:t>
        </w:r>
      </w:hyperlink>
      <w:r w:rsidR="0052647B" w:rsidRPr="001F3EAF">
        <w:rPr>
          <w:lang w:val="en-US"/>
        </w:rPr>
        <w:t xml:space="preserve">, L.F.M. et al. Sedentary behavior and health outcomes: an overview of systematic reviews. </w:t>
      </w:r>
      <w:r w:rsidR="0052647B" w:rsidRPr="004E2A76">
        <w:rPr>
          <w:b/>
          <w:shd w:val="clear" w:color="auto" w:fill="FFFFFF"/>
          <w:lang w:val="en-US"/>
        </w:rPr>
        <w:t>PLoS One</w:t>
      </w:r>
      <w:r w:rsidR="0052647B" w:rsidRPr="001F3EAF">
        <w:rPr>
          <w:lang w:val="en-US"/>
        </w:rPr>
        <w:t>, San Francisco, v.9, n</w:t>
      </w:r>
      <w:r w:rsidR="007E0E10" w:rsidRPr="001F3EAF">
        <w:rPr>
          <w:lang w:val="en-US"/>
        </w:rPr>
        <w:t>o.8, p.1-7, A</w:t>
      </w:r>
      <w:r w:rsidR="0052647B" w:rsidRPr="001F3EAF">
        <w:rPr>
          <w:lang w:val="en-US"/>
        </w:rPr>
        <w:t>ug. 2014.</w:t>
      </w:r>
    </w:p>
    <w:p w:rsidR="0052647B" w:rsidRPr="001F3EAF" w:rsidRDefault="0052647B" w:rsidP="00F272C0">
      <w:pPr>
        <w:pStyle w:val="PargrafodaLista"/>
        <w:spacing w:line="480" w:lineRule="auto"/>
        <w:jc w:val="both"/>
        <w:rPr>
          <w:lang w:val="en-US"/>
        </w:rPr>
      </w:pPr>
    </w:p>
    <w:p w:rsidR="0052647B" w:rsidRPr="001F3EAF" w:rsidRDefault="0052647B" w:rsidP="005467C3">
      <w:pPr>
        <w:pStyle w:val="PargrafodaLista"/>
        <w:ind w:left="0"/>
        <w:jc w:val="both"/>
        <w:rPr>
          <w:lang w:val="en-US"/>
        </w:rPr>
      </w:pPr>
      <w:r w:rsidRPr="001F3EAF">
        <w:rPr>
          <w:lang w:val="en-US"/>
        </w:rPr>
        <w:t>SHAWAR, S.M. et al. Hypercholesterolemia among apparently healthy university students.</w:t>
      </w:r>
      <w:r w:rsidRPr="004E2A76">
        <w:rPr>
          <w:b/>
          <w:lang w:val="en-US"/>
        </w:rPr>
        <w:t>Oman Medical</w:t>
      </w:r>
      <w:r w:rsidR="007E0E10" w:rsidRPr="004E2A76">
        <w:rPr>
          <w:b/>
          <w:lang w:val="en-US"/>
        </w:rPr>
        <w:t xml:space="preserve"> </w:t>
      </w:r>
      <w:r w:rsidRPr="004E2A76">
        <w:rPr>
          <w:b/>
          <w:lang w:val="en-US"/>
        </w:rPr>
        <w:t>Journal</w:t>
      </w:r>
      <w:r w:rsidRPr="001F3EAF">
        <w:rPr>
          <w:u w:val="single"/>
          <w:lang w:val="en-US"/>
        </w:rPr>
        <w:t>,</w:t>
      </w:r>
      <w:r w:rsidRPr="001F3EAF">
        <w:rPr>
          <w:lang w:val="en-US"/>
        </w:rPr>
        <w:t xml:space="preserve"> v.27, n</w:t>
      </w:r>
      <w:r w:rsidR="007E0E10" w:rsidRPr="001F3EAF">
        <w:rPr>
          <w:lang w:val="en-US"/>
        </w:rPr>
        <w:t>o.4, p.2274-2280, J</w:t>
      </w:r>
      <w:r w:rsidRPr="001F3EAF">
        <w:rPr>
          <w:lang w:val="en-US"/>
        </w:rPr>
        <w:t xml:space="preserve">ul. 2012. </w:t>
      </w:r>
    </w:p>
    <w:p w:rsidR="0052647B" w:rsidRPr="001F3EAF" w:rsidRDefault="0052647B" w:rsidP="00475F92">
      <w:pPr>
        <w:pStyle w:val="PargrafodaLista"/>
        <w:spacing w:line="480" w:lineRule="auto"/>
        <w:jc w:val="both"/>
        <w:rPr>
          <w:lang w:val="en-US"/>
        </w:rPr>
      </w:pPr>
    </w:p>
    <w:p w:rsidR="0052647B" w:rsidRPr="001F3EAF" w:rsidRDefault="000C0FED" w:rsidP="005467C3">
      <w:pPr>
        <w:pStyle w:val="PargrafodaLista"/>
        <w:ind w:left="0"/>
        <w:jc w:val="both"/>
      </w:pPr>
      <w:r w:rsidRPr="001F3EAF">
        <w:t>SIQUEIRA, A. F. A.; PITITTO, B. A.; FERREIRA, S. R. G</w:t>
      </w:r>
      <w:r w:rsidR="0052647B" w:rsidRPr="001F3EAF">
        <w:t xml:space="preserve">. Doença cardiovascular no diabetes mellitus: análise dos fatores de risco clássicos e não-clássicos. </w:t>
      </w:r>
      <w:r w:rsidR="0052647B" w:rsidRPr="001F3EAF">
        <w:rPr>
          <w:b/>
        </w:rPr>
        <w:t>Arquivos Brasileiros</w:t>
      </w:r>
      <w:r w:rsidR="0052647B" w:rsidRPr="001F3EAF">
        <w:t xml:space="preserve"> </w:t>
      </w:r>
      <w:r w:rsidR="0052647B" w:rsidRPr="001F3EAF">
        <w:rPr>
          <w:b/>
        </w:rPr>
        <w:t>de Endocrinologia &amp; Metabologia</w:t>
      </w:r>
      <w:r w:rsidR="0052647B" w:rsidRPr="001F3EAF">
        <w:t>,São Paulo, v.51, n.2, p.257-267, mar. 2007.</w:t>
      </w:r>
      <w:r w:rsidR="00841E94" w:rsidRPr="001F3EAF">
        <w:rPr>
          <w:lang w:val="en-US"/>
        </w:rPr>
        <w:fldChar w:fldCharType="end"/>
      </w:r>
    </w:p>
    <w:p w:rsidR="0052647B" w:rsidRPr="001F3EAF" w:rsidRDefault="0052647B" w:rsidP="00475F92">
      <w:pPr>
        <w:spacing w:line="480" w:lineRule="auto"/>
        <w:jc w:val="both"/>
      </w:pPr>
    </w:p>
    <w:p w:rsidR="0052647B" w:rsidRPr="002543C4" w:rsidRDefault="0052647B" w:rsidP="005467C3">
      <w:pPr>
        <w:pStyle w:val="PargrafodaLista"/>
        <w:ind w:left="0"/>
        <w:jc w:val="both"/>
        <w:rPr>
          <w:lang w:val="en-US"/>
        </w:rPr>
      </w:pPr>
      <w:r w:rsidRPr="00475F92">
        <w:lastRenderedPageBreak/>
        <w:t>ZEMDEGS</w:t>
      </w:r>
      <w:r w:rsidR="00F37699" w:rsidRPr="00475F92">
        <w:t>,</w:t>
      </w:r>
      <w:r w:rsidRPr="00475F92">
        <w:t xml:space="preserve"> J.C.S. et al. </w:t>
      </w:r>
      <w:r w:rsidRPr="00475F92">
        <w:rPr>
          <w:lang w:val="en-US"/>
        </w:rPr>
        <w:t xml:space="preserve">Lipid profile and cardiovascular risk factors among first-year Brazilian university students in São Paulo. </w:t>
      </w:r>
      <w:r w:rsidRPr="002543C4">
        <w:rPr>
          <w:b/>
          <w:lang w:val="en-US"/>
        </w:rPr>
        <w:t>Nutrición</w:t>
      </w:r>
      <w:r w:rsidR="00E33A90" w:rsidRPr="002543C4">
        <w:rPr>
          <w:b/>
          <w:lang w:val="en-US"/>
        </w:rPr>
        <w:t xml:space="preserve"> </w:t>
      </w:r>
      <w:r w:rsidRPr="002543C4">
        <w:rPr>
          <w:b/>
          <w:lang w:val="en-US"/>
        </w:rPr>
        <w:t>Hospitalaria,</w:t>
      </w:r>
      <w:r w:rsidRPr="002543C4">
        <w:rPr>
          <w:lang w:val="en-US"/>
        </w:rPr>
        <w:t xml:space="preserve"> Madrid, v.26, n</w:t>
      </w:r>
      <w:r w:rsidR="002959DC" w:rsidRPr="002543C4">
        <w:rPr>
          <w:lang w:val="en-US"/>
        </w:rPr>
        <w:t>o.3, p. 553-559, F</w:t>
      </w:r>
      <w:r w:rsidRPr="002543C4">
        <w:rPr>
          <w:lang w:val="en-US"/>
        </w:rPr>
        <w:t xml:space="preserve">eb. 2001. </w:t>
      </w:r>
    </w:p>
    <w:p w:rsidR="0052647B" w:rsidRPr="002543C4" w:rsidRDefault="0052647B" w:rsidP="005467C3">
      <w:pPr>
        <w:jc w:val="both"/>
        <w:rPr>
          <w:lang w:val="en-US"/>
        </w:rPr>
      </w:pPr>
    </w:p>
    <w:p w:rsidR="0052647B" w:rsidRPr="002543C4" w:rsidRDefault="0052647B" w:rsidP="004E2A76">
      <w:pPr>
        <w:spacing w:line="276" w:lineRule="auto"/>
        <w:jc w:val="both"/>
        <w:rPr>
          <w:lang w:val="en-US"/>
        </w:rPr>
      </w:pPr>
    </w:p>
    <w:p w:rsidR="00E26F8F" w:rsidRPr="002543C4" w:rsidRDefault="00E26F8F" w:rsidP="0077693F">
      <w:pPr>
        <w:spacing w:line="480" w:lineRule="auto"/>
        <w:jc w:val="both"/>
        <w:rPr>
          <w:lang w:val="en-US"/>
        </w:rPr>
      </w:pPr>
    </w:p>
    <w:p w:rsidR="00457EDD" w:rsidRPr="002543C4" w:rsidRDefault="00457EDD" w:rsidP="0077693F">
      <w:pPr>
        <w:spacing w:line="480" w:lineRule="auto"/>
        <w:jc w:val="both"/>
        <w:rPr>
          <w:lang w:val="en-US"/>
        </w:rPr>
      </w:pPr>
    </w:p>
    <w:p w:rsidR="00457EDD" w:rsidRPr="002543C4" w:rsidRDefault="00457EDD" w:rsidP="0077693F">
      <w:pPr>
        <w:spacing w:line="480" w:lineRule="auto"/>
        <w:jc w:val="both"/>
        <w:rPr>
          <w:lang w:val="en-US"/>
        </w:rPr>
      </w:pPr>
    </w:p>
    <w:p w:rsidR="00457EDD" w:rsidRPr="002543C4" w:rsidRDefault="00457EDD" w:rsidP="0077693F">
      <w:pPr>
        <w:spacing w:line="480" w:lineRule="auto"/>
        <w:jc w:val="both"/>
        <w:rPr>
          <w:lang w:val="en-US"/>
        </w:rPr>
      </w:pPr>
    </w:p>
    <w:p w:rsidR="00457EDD" w:rsidRPr="002543C4"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457EDD">
      <w:pPr>
        <w:spacing w:line="480" w:lineRule="auto"/>
        <w:rPr>
          <w:lang w:val="en-US"/>
        </w:rPr>
      </w:pPr>
    </w:p>
    <w:p w:rsidR="00457EDD" w:rsidRPr="0077693F" w:rsidRDefault="00457EDD" w:rsidP="00457EDD">
      <w:pPr>
        <w:spacing w:line="480" w:lineRule="auto"/>
        <w:rPr>
          <w:lang w:val="en-US"/>
        </w:rPr>
      </w:pPr>
    </w:p>
    <w:sectPr w:rsidR="00457EDD" w:rsidRPr="0077693F" w:rsidSect="00E33A90">
      <w:footerReference w:type="default" r:id="rId9"/>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82028" w:rsidRDefault="00482028" w:rsidP="008C4FAC">
      <w:r>
        <w:separator/>
      </w:r>
    </w:p>
  </w:endnote>
  <w:endnote w:type="continuationSeparator" w:id="1">
    <w:p w:rsidR="00482028" w:rsidRDefault="00482028" w:rsidP="008C4FA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4FAC" w:rsidRDefault="00841E94">
    <w:pPr>
      <w:pStyle w:val="Rodap"/>
      <w:jc w:val="right"/>
    </w:pPr>
    <w:r>
      <w:fldChar w:fldCharType="begin"/>
    </w:r>
    <w:r w:rsidR="008C4FAC">
      <w:instrText>PAGE   \* MERGEFORMAT</w:instrText>
    </w:r>
    <w:r>
      <w:fldChar w:fldCharType="separate"/>
    </w:r>
    <w:r w:rsidR="00961F57">
      <w:rPr>
        <w:noProof/>
      </w:rPr>
      <w:t>14</w:t>
    </w:r>
    <w:r>
      <w:fldChar w:fldCharType="end"/>
    </w:r>
  </w:p>
  <w:p w:rsidR="008C4FAC" w:rsidRDefault="008C4FAC">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82028" w:rsidRDefault="00482028" w:rsidP="008C4FAC">
      <w:r>
        <w:separator/>
      </w:r>
    </w:p>
  </w:footnote>
  <w:footnote w:type="continuationSeparator" w:id="1">
    <w:p w:rsidR="00482028" w:rsidRDefault="00482028" w:rsidP="008C4FA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0D5EC9"/>
    <w:multiLevelType w:val="hybridMultilevel"/>
    <w:tmpl w:val="82D48528"/>
    <w:lvl w:ilvl="0" w:tplc="AAAC07D2">
      <w:start w:val="1"/>
      <w:numFmt w:val="decimal"/>
      <w:lvlText w:val="%1-"/>
      <w:lvlJc w:val="left"/>
      <w:pPr>
        <w:ind w:left="360"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
    <w:nsid w:val="19B62219"/>
    <w:multiLevelType w:val="hybridMultilevel"/>
    <w:tmpl w:val="82D48528"/>
    <w:lvl w:ilvl="0" w:tplc="AAAC07D2">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2">
    <w:nsid w:val="36A634F8"/>
    <w:multiLevelType w:val="hybridMultilevel"/>
    <w:tmpl w:val="AF6E84D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495F164A"/>
    <w:multiLevelType w:val="hybridMultilevel"/>
    <w:tmpl w:val="B142C8BE"/>
    <w:lvl w:ilvl="0" w:tplc="AAAC07D2">
      <w:start w:val="1"/>
      <w:numFmt w:val="decimal"/>
      <w:lvlText w:val="%1-"/>
      <w:lvlJc w:val="left"/>
      <w:pPr>
        <w:ind w:left="1068"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7C0D4EF8"/>
    <w:multiLevelType w:val="hybridMultilevel"/>
    <w:tmpl w:val="7DFE1D00"/>
    <w:lvl w:ilvl="0" w:tplc="3792246A">
      <w:start w:val="20"/>
      <w:numFmt w:val="decimal"/>
      <w:lvlText w:val="%1-"/>
      <w:lvlJc w:val="left"/>
      <w:pPr>
        <w:ind w:left="360" w:hanging="360"/>
      </w:pPr>
      <w:rPr>
        <w:rFonts w:ascii="Arial" w:hAnsi="Arial" w:cs="Arial" w:hint="default"/>
        <w:color w:val="000000"/>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defaultTabStop w:val="708"/>
  <w:hyphenationZone w:val="425"/>
  <w:characterSpacingControl w:val="doNotCompress"/>
  <w:footnotePr>
    <w:footnote w:id="0"/>
    <w:footnote w:id="1"/>
  </w:footnotePr>
  <w:endnotePr>
    <w:endnote w:id="0"/>
    <w:endnote w:id="1"/>
  </w:endnotePr>
  <w:compat/>
  <w:rsids>
    <w:rsidRoot w:val="003D43FB"/>
    <w:rsid w:val="00012873"/>
    <w:rsid w:val="00047C6C"/>
    <w:rsid w:val="000C0FED"/>
    <w:rsid w:val="000D2C67"/>
    <w:rsid w:val="000E13CF"/>
    <w:rsid w:val="0012495A"/>
    <w:rsid w:val="001827BF"/>
    <w:rsid w:val="001A4AF6"/>
    <w:rsid w:val="001C4040"/>
    <w:rsid w:val="001F3EAF"/>
    <w:rsid w:val="00217821"/>
    <w:rsid w:val="002534FC"/>
    <w:rsid w:val="002543C4"/>
    <w:rsid w:val="002959DC"/>
    <w:rsid w:val="00295DE6"/>
    <w:rsid w:val="002E1F2F"/>
    <w:rsid w:val="003165D8"/>
    <w:rsid w:val="003343A7"/>
    <w:rsid w:val="00342A5E"/>
    <w:rsid w:val="00366030"/>
    <w:rsid w:val="003A2321"/>
    <w:rsid w:val="003B79FD"/>
    <w:rsid w:val="003D3ADE"/>
    <w:rsid w:val="003D43FB"/>
    <w:rsid w:val="003D7AFB"/>
    <w:rsid w:val="003F797A"/>
    <w:rsid w:val="004105D5"/>
    <w:rsid w:val="00410970"/>
    <w:rsid w:val="00420156"/>
    <w:rsid w:val="00457EDD"/>
    <w:rsid w:val="00471002"/>
    <w:rsid w:val="00475F92"/>
    <w:rsid w:val="00482028"/>
    <w:rsid w:val="00495462"/>
    <w:rsid w:val="004B0956"/>
    <w:rsid w:val="004D0AA3"/>
    <w:rsid w:val="004E2A76"/>
    <w:rsid w:val="004F6F73"/>
    <w:rsid w:val="00515B8E"/>
    <w:rsid w:val="00517B65"/>
    <w:rsid w:val="00525DCB"/>
    <w:rsid w:val="0052647B"/>
    <w:rsid w:val="005467C3"/>
    <w:rsid w:val="00592F15"/>
    <w:rsid w:val="005A74C7"/>
    <w:rsid w:val="005E6E7D"/>
    <w:rsid w:val="00606022"/>
    <w:rsid w:val="006658C9"/>
    <w:rsid w:val="00677C89"/>
    <w:rsid w:val="00694C85"/>
    <w:rsid w:val="006C66BE"/>
    <w:rsid w:val="006C69CB"/>
    <w:rsid w:val="006D73A7"/>
    <w:rsid w:val="00735722"/>
    <w:rsid w:val="0077693F"/>
    <w:rsid w:val="0079767A"/>
    <w:rsid w:val="007A038F"/>
    <w:rsid w:val="007E0E10"/>
    <w:rsid w:val="008234E7"/>
    <w:rsid w:val="00826BA4"/>
    <w:rsid w:val="00841E94"/>
    <w:rsid w:val="00842641"/>
    <w:rsid w:val="008A2280"/>
    <w:rsid w:val="008C4FAC"/>
    <w:rsid w:val="00921073"/>
    <w:rsid w:val="00961F57"/>
    <w:rsid w:val="0098630E"/>
    <w:rsid w:val="009E2D48"/>
    <w:rsid w:val="00A14E8F"/>
    <w:rsid w:val="00A170BA"/>
    <w:rsid w:val="00A31763"/>
    <w:rsid w:val="00A70155"/>
    <w:rsid w:val="00A859C5"/>
    <w:rsid w:val="00AF732F"/>
    <w:rsid w:val="00B16742"/>
    <w:rsid w:val="00B167D0"/>
    <w:rsid w:val="00B22E50"/>
    <w:rsid w:val="00B85B4D"/>
    <w:rsid w:val="00BA0418"/>
    <w:rsid w:val="00BE2A20"/>
    <w:rsid w:val="00C332D4"/>
    <w:rsid w:val="00C65D47"/>
    <w:rsid w:val="00D06B4F"/>
    <w:rsid w:val="00D51FB4"/>
    <w:rsid w:val="00D6414B"/>
    <w:rsid w:val="00DD2807"/>
    <w:rsid w:val="00E26F8F"/>
    <w:rsid w:val="00E311B5"/>
    <w:rsid w:val="00E33A90"/>
    <w:rsid w:val="00E46365"/>
    <w:rsid w:val="00E85CCE"/>
    <w:rsid w:val="00EB16A4"/>
    <w:rsid w:val="00EC3E76"/>
    <w:rsid w:val="00EC48B5"/>
    <w:rsid w:val="00EC5D65"/>
    <w:rsid w:val="00EE7DF5"/>
    <w:rsid w:val="00F272C0"/>
    <w:rsid w:val="00F27D78"/>
    <w:rsid w:val="00F37699"/>
    <w:rsid w:val="00F622DE"/>
    <w:rsid w:val="00FB0F13"/>
    <w:rsid w:val="00FD7907"/>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3" type="connector" idref="#_x0000_s1027"/>
        <o:r id="V:Rule4" type="connector" idref="#_x0000_s10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3FB"/>
    <w:rPr>
      <w:rFonts w:ascii="Times New Roman" w:eastAsia="Times New Roman" w:hAnsi="Times New Roman"/>
      <w:sz w:val="24"/>
      <w:szCs w:val="24"/>
    </w:rPr>
  </w:style>
  <w:style w:type="paragraph" w:styleId="Ttulo2">
    <w:name w:val="heading 2"/>
    <w:basedOn w:val="Normal"/>
    <w:next w:val="Normal"/>
    <w:link w:val="Ttulo2Char"/>
    <w:uiPriority w:val="9"/>
    <w:unhideWhenUsed/>
    <w:qFormat/>
    <w:rsid w:val="001C4040"/>
    <w:pPr>
      <w:keepNext/>
      <w:keepLines/>
      <w:spacing w:before="200"/>
      <w:outlineLvl w:val="1"/>
    </w:pPr>
    <w:rPr>
      <w:rFonts w:ascii="Cambria" w:hAnsi="Cambria"/>
      <w:b/>
      <w:bCs/>
      <w:color w:val="4F81BD"/>
      <w:sz w:val="26"/>
      <w:szCs w:val="26"/>
    </w:rPr>
  </w:style>
  <w:style w:type="paragraph" w:styleId="Ttulo3">
    <w:name w:val="heading 3"/>
    <w:basedOn w:val="Normal"/>
    <w:next w:val="Normal"/>
    <w:link w:val="Ttulo3Char"/>
    <w:uiPriority w:val="9"/>
    <w:unhideWhenUsed/>
    <w:qFormat/>
    <w:rsid w:val="003D43FB"/>
    <w:pPr>
      <w:keepNext/>
      <w:keepLines/>
      <w:spacing w:before="200"/>
      <w:outlineLvl w:val="2"/>
    </w:pPr>
    <w:rPr>
      <w:rFonts w:ascii="Cambria" w:hAnsi="Cambria"/>
      <w:b/>
      <w:bCs/>
      <w:color w:val="4F81BD"/>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uiPriority w:val="9"/>
    <w:rsid w:val="003D43FB"/>
    <w:rPr>
      <w:rFonts w:ascii="Cambria" w:eastAsia="Times New Roman" w:hAnsi="Cambria" w:cs="Times New Roman"/>
      <w:b/>
      <w:bCs/>
      <w:color w:val="4F81BD"/>
      <w:sz w:val="24"/>
      <w:szCs w:val="24"/>
      <w:lang w:eastAsia="pt-BR"/>
    </w:rPr>
  </w:style>
  <w:style w:type="character" w:customStyle="1" w:styleId="null">
    <w:name w:val="null"/>
    <w:basedOn w:val="Fontepargpadro"/>
    <w:rsid w:val="003D43FB"/>
  </w:style>
  <w:style w:type="character" w:customStyle="1" w:styleId="hps">
    <w:name w:val="hps"/>
    <w:basedOn w:val="Fontepargpadro"/>
    <w:rsid w:val="003D43FB"/>
  </w:style>
  <w:style w:type="table" w:styleId="Tabelacomgrade">
    <w:name w:val="Table Grid"/>
    <w:basedOn w:val="Tabelanormal"/>
    <w:uiPriority w:val="59"/>
    <w:rsid w:val="003D43F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PargrafodaLista">
    <w:name w:val="List Paragraph"/>
    <w:basedOn w:val="Normal"/>
    <w:uiPriority w:val="34"/>
    <w:qFormat/>
    <w:rsid w:val="003D43FB"/>
    <w:pPr>
      <w:ind w:left="720"/>
      <w:contextualSpacing/>
    </w:pPr>
  </w:style>
  <w:style w:type="character" w:styleId="Hyperlink">
    <w:name w:val="Hyperlink"/>
    <w:uiPriority w:val="99"/>
    <w:semiHidden/>
    <w:unhideWhenUsed/>
    <w:rsid w:val="00012873"/>
    <w:rPr>
      <w:color w:val="0000FF"/>
      <w:u w:val="single"/>
    </w:rPr>
  </w:style>
  <w:style w:type="character" w:customStyle="1" w:styleId="Ttulo2Char">
    <w:name w:val="Título 2 Char"/>
    <w:link w:val="Ttulo2"/>
    <w:uiPriority w:val="9"/>
    <w:rsid w:val="001C4040"/>
    <w:rPr>
      <w:rFonts w:ascii="Cambria" w:eastAsia="Times New Roman" w:hAnsi="Cambria" w:cs="Times New Roman"/>
      <w:b/>
      <w:bCs/>
      <w:color w:val="4F81BD"/>
      <w:sz w:val="26"/>
      <w:szCs w:val="26"/>
      <w:lang w:eastAsia="pt-BR"/>
    </w:rPr>
  </w:style>
  <w:style w:type="paragraph" w:styleId="Cabealho">
    <w:name w:val="header"/>
    <w:basedOn w:val="Normal"/>
    <w:link w:val="CabealhoChar"/>
    <w:uiPriority w:val="99"/>
    <w:unhideWhenUsed/>
    <w:rsid w:val="008C4FAC"/>
    <w:pPr>
      <w:tabs>
        <w:tab w:val="center" w:pos="4252"/>
        <w:tab w:val="right" w:pos="8504"/>
      </w:tabs>
    </w:pPr>
  </w:style>
  <w:style w:type="character" w:customStyle="1" w:styleId="CabealhoChar">
    <w:name w:val="Cabeçalho Char"/>
    <w:link w:val="Cabealho"/>
    <w:uiPriority w:val="99"/>
    <w:rsid w:val="008C4FAC"/>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8C4FAC"/>
    <w:pPr>
      <w:tabs>
        <w:tab w:val="center" w:pos="4252"/>
        <w:tab w:val="right" w:pos="8504"/>
      </w:tabs>
    </w:pPr>
  </w:style>
  <w:style w:type="character" w:customStyle="1" w:styleId="RodapChar">
    <w:name w:val="Rodapé Char"/>
    <w:link w:val="Rodap"/>
    <w:uiPriority w:val="99"/>
    <w:rsid w:val="008C4FAC"/>
    <w:rPr>
      <w:rFonts w:ascii="Times New Roman" w:eastAsia="Times New Roman" w:hAnsi="Times New Roman" w:cs="Times New Roman"/>
      <w:sz w:val="24"/>
      <w:szCs w:val="24"/>
      <w:lang w:eastAsia="pt-BR"/>
    </w:rPr>
  </w:style>
  <w:style w:type="paragraph" w:styleId="NormalWeb">
    <w:name w:val="Normal (Web)"/>
    <w:basedOn w:val="Normal"/>
    <w:uiPriority w:val="99"/>
    <w:unhideWhenUsed/>
    <w:rsid w:val="00457EDD"/>
    <w:pPr>
      <w:spacing w:before="240" w:after="240"/>
    </w:pPr>
  </w:style>
  <w:style w:type="paragraph" w:styleId="Textodebalo">
    <w:name w:val="Balloon Text"/>
    <w:basedOn w:val="Normal"/>
    <w:link w:val="TextodebaloChar"/>
    <w:uiPriority w:val="99"/>
    <w:semiHidden/>
    <w:unhideWhenUsed/>
    <w:rsid w:val="003D3ADE"/>
    <w:rPr>
      <w:rFonts w:ascii="Tahoma" w:hAnsi="Tahoma" w:cs="Tahoma"/>
      <w:sz w:val="16"/>
      <w:szCs w:val="16"/>
    </w:rPr>
  </w:style>
  <w:style w:type="character" w:customStyle="1" w:styleId="TextodebaloChar">
    <w:name w:val="Texto de balão Char"/>
    <w:basedOn w:val="Fontepargpadro"/>
    <w:link w:val="Textodebalo"/>
    <w:uiPriority w:val="99"/>
    <w:semiHidden/>
    <w:rsid w:val="003D3ADE"/>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57889252">
      <w:bodyDiv w:val="1"/>
      <w:marLeft w:val="0"/>
      <w:marRight w:val="0"/>
      <w:marTop w:val="0"/>
      <w:marBottom w:val="0"/>
      <w:divBdr>
        <w:top w:val="none" w:sz="0" w:space="0" w:color="auto"/>
        <w:left w:val="none" w:sz="0" w:space="0" w:color="auto"/>
        <w:bottom w:val="none" w:sz="0" w:space="0" w:color="auto"/>
        <w:right w:val="none" w:sz="0" w:space="0" w:color="auto"/>
      </w:divBdr>
    </w:div>
    <w:div w:id="527987597">
      <w:bodyDiv w:val="1"/>
      <w:marLeft w:val="0"/>
      <w:marRight w:val="0"/>
      <w:marTop w:val="0"/>
      <w:marBottom w:val="0"/>
      <w:divBdr>
        <w:top w:val="none" w:sz="0" w:space="0" w:color="auto"/>
        <w:left w:val="none" w:sz="0" w:space="0" w:color="auto"/>
        <w:bottom w:val="none" w:sz="0" w:space="0" w:color="auto"/>
        <w:right w:val="none" w:sz="0" w:space="0" w:color="auto"/>
      </w:divBdr>
    </w:div>
    <w:div w:id="1267272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de%20Rezende%20LF%5Bauth%5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F2849B-4EC7-46DB-B269-43A627629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4</Pages>
  <Words>5855</Words>
  <Characters>31619</Characters>
  <Application>Microsoft Office Word</Application>
  <DocSecurity>0</DocSecurity>
  <Lines>263</Lines>
  <Paragraphs>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7400</CharactersWithSpaces>
  <SharedDoc>false</SharedDoc>
  <HLinks>
    <vt:vector size="6" baseType="variant">
      <vt:variant>
        <vt:i4>72</vt:i4>
      </vt:variant>
      <vt:variant>
        <vt:i4>29</vt:i4>
      </vt:variant>
      <vt:variant>
        <vt:i4>0</vt:i4>
      </vt:variant>
      <vt:variant>
        <vt:i4>5</vt:i4>
      </vt:variant>
      <vt:variant>
        <vt:lpwstr>http://www.ncbi.nlm.nih.gov/pubmed/?term=de%20Rezende%20LF%5Bauth%5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quel Franco Guedes</dc:creator>
  <cp:lastModifiedBy>user</cp:lastModifiedBy>
  <cp:revision>14</cp:revision>
  <dcterms:created xsi:type="dcterms:W3CDTF">2016-02-04T14:17:00Z</dcterms:created>
  <dcterms:modified xsi:type="dcterms:W3CDTF">2016-02-05T13:40:00Z</dcterms:modified>
</cp:coreProperties>
</file>